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Pr="004B68DB" w:rsidR="00522210" w:rsidP="2CF92CBF" w:rsidRDefault="00522210" w14:paraId="636A35FE" w14:textId="5D9C37E2">
      <w:pPr>
        <w:pStyle w:val="Title"/>
        <w:jc w:val="center"/>
        <w:rPr>
          <w:rFonts w:ascii="Calibri" w:hAnsi="Calibri" w:cs="Calibri" w:asciiTheme="minorAscii" w:hAnsiTheme="minorAscii" w:cstheme="minorAscii"/>
          <w:b w:val="1"/>
          <w:bCs w:val="1"/>
          <w:color w:val="002060"/>
          <w:sz w:val="36"/>
          <w:szCs w:val="36"/>
        </w:rPr>
      </w:pPr>
      <w:r w:rsidR="00522210">
        <w:rPr/>
        <w:t xml:space="preserve">Supplementary File </w:t>
      </w:r>
      <w:r w:rsidR="32D5ADE6">
        <w:rPr/>
        <w:t>2</w:t>
      </w:r>
      <w:r w:rsidR="00522210">
        <w:rPr/>
        <w:t xml:space="preserve">: </w:t>
      </w:r>
      <w:r w:rsidR="00522210">
        <w:rPr/>
        <w:t>COREQ</w:t>
      </w:r>
      <w:r w:rsidR="00522210">
        <w:rPr/>
        <w:t xml:space="preserve"> Checklist</w:t>
      </w:r>
    </w:p>
    <w:p w:rsidR="00522210" w:rsidRDefault="00522210" w14:paraId="1D5BBCE4" w14:textId="77777777"/>
    <w:tbl>
      <w:tblPr>
        <w:tblStyle w:val="TableGrid"/>
        <w:tblW w:w="0" w:type="auto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</w:tblBorders>
        <w:tblLook w:val="04A0" w:firstRow="1" w:lastRow="0" w:firstColumn="1" w:lastColumn="0" w:noHBand="0" w:noVBand="1"/>
      </w:tblPr>
      <w:tblGrid>
        <w:gridCol w:w="1985"/>
        <w:gridCol w:w="7087"/>
      </w:tblGrid>
      <w:tr w:rsidRPr="00B1231D" w:rsidR="009050C3" w:rsidTr="2CF92CBF" w14:paraId="08B5AB90" w14:textId="77777777">
        <w:tc>
          <w:tcPr>
            <w:tcW w:w="9072" w:type="dxa"/>
            <w:gridSpan w:val="2"/>
            <w:tcBorders>
              <w:bottom w:val="single" w:color="auto" w:sz="12" w:space="0"/>
            </w:tcBorders>
            <w:tcMar/>
          </w:tcPr>
          <w:p w:rsidRPr="00B1231D" w:rsidR="00BA6CDB" w:rsidP="000F752A" w:rsidRDefault="00BA6CDB" w14:paraId="58853100" w14:textId="77777777">
            <w:pPr>
              <w:spacing w:before="40" w:after="4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Consolidated criteria for reporting qualitative stu</w:t>
            </w:r>
            <w:r w:rsidRPr="00B1231D" w:rsidR="009050C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dies (COREQ): 32-item checklist</w:t>
            </w:r>
            <w:r w:rsidRPr="00B1231D" w:rsidR="009050C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fldChar w:fldCharType="begin"/>
            </w:r>
            <w:r w:rsidRPr="00B1231D" w:rsidR="009050C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instrText xml:space="preserve"> ADDIN EN.CITE &lt;EndNote&gt;&lt;Cite&gt;&lt;Author&gt;Tong&lt;/Author&gt;&lt;Year&gt;2007&lt;/Year&gt;&lt;RecNum&gt;4032&lt;/RecNum&gt;&lt;DisplayText&gt;&lt;style face="superscript"&gt;1&lt;/style&gt;&lt;/DisplayText&gt;&lt;record&gt;&lt;rec-number&gt;4032&lt;/rec-number&gt;&lt;foreign-keys&gt;&lt;key app="EN" db-id="ppret9de5evdd3e5d2cpdrpxxp99t2v25t5t" timestamp="1501535940"&gt;4032&lt;/key&gt;&lt;/foreign-keys&gt;&lt;ref-type name="Journal Article"&gt;17&lt;/ref-type&gt;&lt;contributors&gt;&lt;authors&gt;&lt;author&gt;Tong, A.&lt;/author&gt;&lt;author&gt;Sainsbury, P.&lt;/author&gt;&lt;author&gt;Craig, J.&lt;/author&gt;&lt;/authors&gt;&lt;/contributors&gt;&lt;auth-address&gt;School of Public Health, University of Sydney, NSW, Australia. allisont@health.usyd.edu.au&lt;/auth-address&gt;&lt;titles&gt;&lt;title&gt;Consolidated criteria for reporting qualitative research (COREQ): a 32-item checklist for interviews and focus groups&lt;/title&gt;&lt;secondary-title&gt;Int J Qual Health Care&lt;/secondary-title&gt;&lt;/titles&gt;&lt;periodical&gt;&lt;full-title&gt;Int J Qual Health Care&lt;/full-title&gt;&lt;abbr-1&gt;International journal for quality in health care : journal of the International Society for Quality in Health Care / ISQua&lt;/abbr-1&gt;&lt;/periodical&gt;&lt;pages&gt;349-57&lt;/pages&gt;&lt;volume&gt;19&lt;/volume&gt;&lt;number&gt;6&lt;/number&gt;&lt;keywords&gt;&lt;keyword&gt;Data Collection&lt;/keyword&gt;&lt;keyword&gt;Data Interpretation, Statistical&lt;/keyword&gt;&lt;keyword&gt;Focus Groups/*methods&lt;/keyword&gt;&lt;keyword&gt;Guidelines as Topic&lt;/keyword&gt;&lt;keyword&gt;Health Services Research/standards/statistics &amp;amp; numerical data&lt;/keyword&gt;&lt;keyword&gt;Humans&lt;/keyword&gt;&lt;keyword&gt;Interviews as Topic/*methods&lt;/keyword&gt;&lt;keyword&gt;*Qualitative Research&lt;/keyword&gt;&lt;/keywords&gt;&lt;dates&gt;&lt;year&gt;2007&lt;/year&gt;&lt;pub-dates&gt;&lt;date&gt;Dec&lt;/date&gt;&lt;/pub-dates&gt;&lt;/dates&gt;&lt;isbn&gt;1353-4505 (Print)&amp;#xD;1353-4505 (Linking)&lt;/isbn&gt;&lt;accession-num&gt;17872937&lt;/accession-num&gt;&lt;urls&gt;&lt;related-urls&gt;&lt;url&gt;https://www.ncbi.nlm.nih.gov/pubmed/17872937&lt;/url&gt;&lt;/related-urls&gt;&lt;/urls&gt;&lt;electronic-resource-num&gt;10.1093/intqhc/mzm042&lt;/electronic-resource-num&gt;&lt;/record&gt;&lt;/Cite&gt;&lt;/EndNote&gt;</w:instrText>
            </w:r>
            <w:r w:rsidRPr="00B1231D" w:rsidR="009050C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fldChar w:fldCharType="separate"/>
            </w:r>
            <w:r w:rsidRPr="00B1231D" w:rsidR="009050C3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vertAlign w:val="superscript"/>
                <w:lang w:val="en-US"/>
              </w:rPr>
              <w:t>1</w:t>
            </w:r>
            <w:r w:rsidRPr="00B1231D" w:rsidR="009050C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fldChar w:fldCharType="end"/>
            </w:r>
          </w:p>
        </w:tc>
      </w:tr>
      <w:tr w:rsidRPr="00B1231D" w:rsidR="009050C3" w:rsidTr="2CF92CBF" w14:paraId="530E3293" w14:textId="77777777">
        <w:tc>
          <w:tcPr>
            <w:tcW w:w="1985" w:type="dxa"/>
            <w:tcBorders>
              <w:top w:val="single" w:color="auto" w:sz="12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3C836FA1" w14:textId="349561FC">
            <w:pPr>
              <w:pStyle w:val="ListParagraph"/>
              <w:numPr>
                <w:ilvl w:val="0"/>
                <w:numId w:val="1"/>
              </w:numPr>
              <w:spacing w:before="40" w:after="40"/>
              <w:ind w:left="0" w:hanging="357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</w:rPr>
              <w:t>Interviewer/</w:t>
            </w:r>
            <w:r w:rsidRPr="00B1231D" w:rsidR="0018564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1231D">
              <w:rPr>
                <w:rFonts w:ascii="Times New Roman" w:hAnsi="Times New Roman" w:cs="Times New Roman"/>
                <w:sz w:val="24"/>
                <w:szCs w:val="24"/>
              </w:rPr>
              <w:t>facilitator</w:t>
            </w:r>
          </w:p>
        </w:tc>
        <w:tc>
          <w:tcPr>
            <w:tcW w:w="7087" w:type="dxa"/>
            <w:tcBorders>
              <w:top w:val="single" w:color="auto" w:sz="12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8032F7" w14:paraId="195E55CC" w14:textId="5F6D0A94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The </w:t>
            </w:r>
            <w:r w:rsidRPr="00B1231D" w:rsidR="00BA6C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nterviews were conducted by </w:t>
            </w: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iread Murphy</w:t>
            </w:r>
            <w:r w:rsidRPr="00B1231D" w:rsidR="00EC77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MM), Andrew Turner (AT) and Anne Scott (AS)</w:t>
            </w:r>
            <w:r w:rsidRPr="00B1231D" w:rsidR="00EC0C2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. </w:t>
            </w:r>
            <w:r w:rsidR="00E1080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he</w:t>
            </w:r>
            <w:r w:rsidR="00802AE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e three researchers plus </w:t>
            </w:r>
            <w:r w:rsidRPr="00B1231D" w:rsidR="00EC0C2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Jeremy Horwood </w:t>
            </w:r>
            <w:r w:rsidRPr="00B1231D" w:rsidR="00470F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</w:t>
            </w:r>
            <w:r w:rsid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H</w:t>
            </w:r>
            <w:r w:rsidRPr="00B1231D" w:rsidR="00470F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) </w:t>
            </w:r>
            <w:r w:rsidR="00802AE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ormed</w:t>
            </w:r>
            <w:r w:rsidRPr="00B1231D" w:rsidR="00EC0C2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he qualitative research team</w:t>
            </w:r>
            <w:r w:rsidRPr="00B1231D" w:rsidR="00470F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</w:p>
        </w:tc>
      </w:tr>
      <w:tr w:rsidRPr="00B1231D" w:rsidR="009050C3" w:rsidTr="2CF92CBF" w14:paraId="68ED4CF8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62B70578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redentials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EC775E" w14:paraId="2259C528" w14:textId="5A7D90B1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ll </w:t>
            </w:r>
            <w:r w:rsidRPr="00B1231D" w:rsidR="00470F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our</w:t>
            </w:r>
            <w:r w:rsidRPr="00B1231D" w:rsidR="00986722">
              <w:rPr>
                <w:rFonts w:ascii="Times New Roman" w:hAnsi="Times New Roman" w:cs="Times New Roman"/>
                <w:sz w:val="24"/>
                <w:szCs w:val="24"/>
              </w:rPr>
              <w:t xml:space="preserve"> researchers </w:t>
            </w:r>
            <w:r w:rsidRPr="00B1231D" w:rsidR="00470FF2">
              <w:rPr>
                <w:rFonts w:ascii="Times New Roman" w:hAnsi="Times New Roman" w:cs="Times New Roman"/>
                <w:sz w:val="24"/>
                <w:szCs w:val="24"/>
              </w:rPr>
              <w:t xml:space="preserve">on the qualitative team </w:t>
            </w:r>
            <w:r w:rsidRPr="00B1231D" w:rsidR="00986722">
              <w:rPr>
                <w:rFonts w:ascii="Times New Roman" w:hAnsi="Times New Roman" w:cs="Times New Roman"/>
                <w:sz w:val="24"/>
                <w:szCs w:val="24"/>
              </w:rPr>
              <w:t xml:space="preserve">have </w:t>
            </w:r>
            <w:r w:rsidRPr="00B1231D">
              <w:rPr>
                <w:rFonts w:ascii="Times New Roman" w:hAnsi="Times New Roman" w:cs="Times New Roman"/>
                <w:sz w:val="24"/>
                <w:szCs w:val="24"/>
              </w:rPr>
              <w:t xml:space="preserve">a PhD and </w:t>
            </w:r>
            <w:r w:rsidRPr="00B1231D" w:rsidR="00986722">
              <w:rPr>
                <w:rFonts w:ascii="Times New Roman" w:hAnsi="Times New Roman" w:cs="Times New Roman"/>
                <w:sz w:val="24"/>
                <w:szCs w:val="24"/>
              </w:rPr>
              <w:t xml:space="preserve">substantial experience in </w:t>
            </w:r>
            <w:r w:rsidRPr="00B1231D" w:rsidR="000F752A">
              <w:rPr>
                <w:rFonts w:ascii="Times New Roman" w:hAnsi="Times New Roman" w:cs="Times New Roman"/>
                <w:sz w:val="24"/>
                <w:szCs w:val="24"/>
              </w:rPr>
              <w:t>qualitative research.</w:t>
            </w:r>
          </w:p>
        </w:tc>
      </w:tr>
      <w:tr w:rsidRPr="00B1231D" w:rsidR="009050C3" w:rsidTr="2CF92CBF" w14:paraId="4874C5C2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72AEC432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ccupation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E2050F" w14:paraId="35A9A6E7" w14:textId="1571A997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2CF92CBF" w:rsidR="100D86D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ll</w:t>
            </w:r>
            <w:r w:rsidRPr="2CF92CBF" w:rsidR="0F3635E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2CF92CBF" w:rsidR="28CE8F1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embers of the qualitative research team </w:t>
            </w:r>
            <w:r w:rsidRPr="2CF92CBF" w:rsidR="0F3635E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re researchers at </w:t>
            </w:r>
            <w:r w:rsidRPr="2CF92CBF" w:rsidR="0619242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he</w:t>
            </w:r>
            <w:r w:rsidRPr="2CF92CBF" w:rsidR="0F3635E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University</w:t>
            </w:r>
            <w:r w:rsidRPr="2CF92CBF" w:rsidR="0619242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of Bristol</w:t>
            </w:r>
            <w:r w:rsidRPr="2CF92CBF" w:rsidR="15E097C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. </w:t>
            </w:r>
            <w:r w:rsidRPr="2CF92CBF" w:rsidR="100D86D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eremy Horwood</w:t>
            </w:r>
            <w:r w:rsidRPr="2CF92CBF" w:rsidR="15E097C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is a</w:t>
            </w:r>
            <w:r w:rsidRPr="2CF92CBF" w:rsidR="100D86D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 associate</w:t>
            </w:r>
            <w:r w:rsidRPr="2CF92CBF" w:rsidR="15E097C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2CF92CBF" w:rsidR="71B7680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rofessor of </w:t>
            </w:r>
            <w:r w:rsidRPr="2CF92CBF" w:rsidR="100D86D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qualitative research</w:t>
            </w:r>
            <w:r w:rsidRPr="2CF92CBF" w:rsidR="665F4BB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. </w:t>
            </w:r>
            <w:r w:rsidRPr="2CF92CBF" w:rsidR="71B7680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airead Murphy is a research </w:t>
            </w:r>
            <w:r w:rsidRPr="2CF92CBF" w:rsidR="665F4BB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ellow</w:t>
            </w:r>
            <w:r w:rsidRPr="2CF92CBF" w:rsidR="71B7680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2CF92CBF" w:rsidR="100D86D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ndrew Turner is a senior research associate and Anne Scott is a research associate.</w:t>
            </w:r>
          </w:p>
        </w:tc>
      </w:tr>
      <w:tr w:rsidRPr="00B1231D" w:rsidR="009050C3" w:rsidTr="2CF92CBF" w14:paraId="11DAA864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42D37526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ender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500FA4" w14:paraId="45420C32" w14:textId="7A5B8521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M and AS are </w:t>
            </w:r>
            <w:proofErr w:type="gramStart"/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emale</w:t>
            </w:r>
            <w:proofErr w:type="gramEnd"/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nd JH and AT are male</w:t>
            </w:r>
            <w:r w:rsidRPr="00B1231D" w:rsidR="0098672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</w:p>
        </w:tc>
      </w:tr>
      <w:tr w:rsidRPr="00B1231D" w:rsidR="009050C3" w:rsidTr="2CF92CBF" w14:paraId="75B1F830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0C7AD016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xperience and Training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953D00" w14:paraId="5E8D819B" w14:textId="5A15D19F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ll researchers have </w:t>
            </w:r>
            <w:r w:rsidRPr="00B1231D" w:rsidR="00DD42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dergone</w:t>
            </w:r>
            <w:r w:rsidRPr="00B1231D" w:rsidR="000C5E2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raining in </w:t>
            </w:r>
            <w:r w:rsidRPr="00B1231D" w:rsidR="00DD42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search governance</w:t>
            </w:r>
            <w:r w:rsidRPr="00B1231D" w:rsidR="0098672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nd</w:t>
            </w:r>
            <w:r w:rsidRPr="00B1231D" w:rsidR="00DD42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B1231D" w:rsidR="000C5E2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qualitative research at the University of Bristol</w:t>
            </w:r>
            <w:r w:rsidRPr="00B1231D" w:rsidR="00DD42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B1231D" w:rsidR="00DC2D2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he research team have between </w:t>
            </w:r>
            <w:proofErr w:type="gramStart"/>
            <w:r w:rsidRPr="00B1231D" w:rsidR="00DC2D2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7 and </w:t>
            </w:r>
            <w:r w:rsidR="006D4B9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</w:t>
            </w:r>
            <w:r w:rsidRPr="00B1231D" w:rsidR="00DC2D2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years’</w:t>
            </w:r>
            <w:proofErr w:type="gramEnd"/>
            <w:r w:rsidRPr="00B1231D" w:rsidR="00DC2D2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experience in qualitative </w:t>
            </w:r>
            <w:r w:rsidRPr="00B1231D" w:rsidR="00CD49E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search</w:t>
            </w:r>
            <w:r w:rsidRPr="00B1231D" w:rsidR="00F151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including leading qualitative studies.</w:t>
            </w:r>
            <w:r w:rsidRPr="00B1231D" w:rsidR="00A2763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MM and JH were co-chief investigators of the study</w:t>
            </w:r>
            <w:r w:rsidRPr="00B1231D" w:rsidR="00CC68B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which was peer reviewed and independently funded by the National Institute for Health Research.</w:t>
            </w:r>
          </w:p>
        </w:tc>
      </w:tr>
      <w:tr w:rsidRPr="00B1231D" w:rsidR="009050C3" w:rsidTr="2CF92CBF" w14:paraId="67641466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478B4452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lationship established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BA6CDB" w14:paraId="44C8D36F" w14:textId="72A95F7E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ior to study commencement, the interviewer</w:t>
            </w:r>
            <w:r w:rsidRPr="00B1231D" w:rsidR="00F151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</w:t>
            </w: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nd the participants had </w:t>
            </w:r>
            <w:r w:rsidRPr="00B1231D" w:rsidR="008032F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 previous</w:t>
            </w: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contact</w:t>
            </w:r>
            <w:r w:rsidRPr="00B1231D" w:rsidR="00F151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apart from </w:t>
            </w:r>
            <w:r w:rsidRPr="00B1231D" w:rsidR="00A07AB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ne or two GPs/practice managers who were known to AT/MM from previous research studies</w:t>
            </w:r>
            <w:r w:rsidRPr="00B1231D" w:rsidR="008032F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B1231D" w:rsidR="00DD42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Rapport was built before the interview started through the researcher explaining the study, </w:t>
            </w:r>
            <w:r w:rsidRPr="006D11F2" w:rsidR="00DD42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nswering any questions from </w:t>
            </w:r>
            <w:proofErr w:type="gramStart"/>
            <w:r w:rsidRPr="006D11F2" w:rsidR="00DD42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rticipants</w:t>
            </w:r>
            <w:proofErr w:type="gramEnd"/>
            <w:r w:rsidRPr="006D11F2" w:rsidR="00DD42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nd taking informed consent.</w:t>
            </w:r>
            <w:r w:rsidRPr="006D11F2" w:rsidR="008412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6D11F2" w:rsidR="0084123E">
              <w:rPr>
                <w:rFonts w:ascii="Times New Roman" w:hAnsi="Times New Roman" w:cs="Times New Roman"/>
                <w:sz w:val="24"/>
                <w:szCs w:val="24"/>
              </w:rPr>
              <w:t>Some participants were interviewed multiple times, which further enhanced rapport.</w:t>
            </w:r>
          </w:p>
        </w:tc>
      </w:tr>
      <w:tr w:rsidRPr="00B1231D" w:rsidR="009050C3" w:rsidTr="2CF92CBF" w14:paraId="007F037B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056F8D69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rticipant knowledge of the interviewer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DD4266" w14:paraId="2390AE64" w14:textId="3314E6D7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When participants were </w:t>
            </w:r>
            <w:r w:rsidRPr="00B1231D" w:rsidR="000067A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cruited,</w:t>
            </w: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hey were provided with an information leaflet about the study</w:t>
            </w:r>
            <w:r w:rsidRPr="00B1231D" w:rsidR="00C57E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 This provided the name of one of the interviewers (MM) as she was study co</w:t>
            </w:r>
            <w:r w:rsidRPr="00B1231D" w:rsidR="00A2763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  <w:r w:rsidRPr="00B1231D" w:rsidR="00C57E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hief investigator</w:t>
            </w:r>
            <w:r w:rsidRPr="00B1231D" w:rsidR="0046313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. Each researcher explained their </w:t>
            </w:r>
            <w:r w:rsidRPr="00B1231D" w:rsidR="00040A5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background, and the reason for doing the study </w:t>
            </w:r>
            <w:r w:rsidRPr="00B1231D" w:rsidR="004079E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ior to</w:t>
            </w:r>
            <w:r w:rsidRPr="00B1231D" w:rsidR="00040A5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he start of the interview.</w:t>
            </w:r>
          </w:p>
        </w:tc>
      </w:tr>
      <w:tr w:rsidRPr="00B1231D" w:rsidR="009050C3" w:rsidTr="2CF92CBF" w14:paraId="2706C46C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23B52E4C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terviewer characteristics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0A7701" w14:paraId="78BDDE51" w14:textId="5A4390BA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</w:rPr>
            </w:pPr>
            <w:r w:rsidRPr="2CF92CBF" w:rsidR="2B47789F">
              <w:rPr>
                <w:rFonts w:ascii="Times New Roman" w:hAnsi="Times New Roman" w:cs="Times New Roman"/>
                <w:sz w:val="24"/>
                <w:szCs w:val="24"/>
              </w:rPr>
              <w:t xml:space="preserve">The </w:t>
            </w:r>
            <w:r w:rsidRPr="2CF92CBF" w:rsidR="6EA481A4">
              <w:rPr>
                <w:rFonts w:ascii="Times New Roman" w:hAnsi="Times New Roman" w:cs="Times New Roman"/>
                <w:sz w:val="24"/>
                <w:szCs w:val="24"/>
              </w:rPr>
              <w:t>three</w:t>
            </w:r>
            <w:r w:rsidRPr="2CF92CBF" w:rsidR="2B47789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2CF92CBF" w:rsidR="5FC56219">
              <w:rPr>
                <w:rFonts w:ascii="Times New Roman" w:hAnsi="Times New Roman" w:cs="Times New Roman"/>
                <w:sz w:val="24"/>
                <w:szCs w:val="24"/>
              </w:rPr>
              <w:t>interview</w:t>
            </w:r>
            <w:r w:rsidRPr="2CF92CBF" w:rsidR="10FEF03F">
              <w:rPr>
                <w:rFonts w:ascii="Times New Roman" w:hAnsi="Times New Roman" w:cs="Times New Roman"/>
                <w:sz w:val="24"/>
                <w:szCs w:val="24"/>
              </w:rPr>
              <w:t>ers</w:t>
            </w:r>
            <w:r w:rsidRPr="2CF92CBF" w:rsidR="2B47789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2CF92CBF" w:rsidR="3261B350">
              <w:rPr>
                <w:rFonts w:ascii="Times New Roman" w:hAnsi="Times New Roman" w:cs="Times New Roman"/>
                <w:sz w:val="24"/>
                <w:szCs w:val="24"/>
              </w:rPr>
              <w:t>were</w:t>
            </w:r>
            <w:r w:rsidRPr="2CF92CBF" w:rsidR="2B47789F">
              <w:rPr>
                <w:rFonts w:ascii="Times New Roman" w:hAnsi="Times New Roman" w:cs="Times New Roman"/>
                <w:sz w:val="24"/>
                <w:szCs w:val="24"/>
              </w:rPr>
              <w:t xml:space="preserve"> white, </w:t>
            </w:r>
            <w:r w:rsidRPr="2CF92CBF" w:rsidR="10FEF03F">
              <w:rPr>
                <w:rFonts w:ascii="Times New Roman" w:hAnsi="Times New Roman" w:cs="Times New Roman"/>
                <w:sz w:val="24"/>
                <w:szCs w:val="24"/>
              </w:rPr>
              <w:t xml:space="preserve">British, </w:t>
            </w:r>
            <w:r w:rsidRPr="2CF92CBF" w:rsidR="1C6CA16D">
              <w:rPr>
                <w:rFonts w:ascii="Times New Roman" w:hAnsi="Times New Roman" w:cs="Times New Roman"/>
                <w:noProof/>
                <w:sz w:val="24"/>
                <w:szCs w:val="24"/>
              </w:rPr>
              <w:t>university-educated</w:t>
            </w:r>
            <w:r w:rsidRPr="2CF92CBF" w:rsidR="3B993595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r w:rsidRPr="2CF92CBF" w:rsidR="1C6CA16D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2CF92CBF" w:rsidR="2B47789F">
              <w:rPr>
                <w:rFonts w:ascii="Times New Roman" w:hAnsi="Times New Roman" w:cs="Times New Roman"/>
                <w:sz w:val="24"/>
                <w:szCs w:val="24"/>
              </w:rPr>
              <w:t>with</w:t>
            </w:r>
            <w:r w:rsidRPr="2CF92CBF" w:rsidR="2B47789F">
              <w:rPr>
                <w:rFonts w:ascii="Times New Roman" w:hAnsi="Times New Roman" w:cs="Times New Roman"/>
                <w:sz w:val="24"/>
                <w:szCs w:val="24"/>
              </w:rPr>
              <w:t xml:space="preserve"> non-</w:t>
            </w:r>
            <w:r w:rsidRPr="2CF92CBF" w:rsidR="2B47789F">
              <w:rPr>
                <w:rFonts w:ascii="Times New Roman" w:hAnsi="Times New Roman" w:cs="Times New Roman"/>
                <w:sz w:val="24"/>
                <w:szCs w:val="24"/>
              </w:rPr>
              <w:t>clinical</w:t>
            </w:r>
            <w:r w:rsidRPr="2CF92CBF" w:rsidR="2B47789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2CF92CBF" w:rsidR="2B47789F">
              <w:rPr>
                <w:rFonts w:ascii="Times New Roman" w:hAnsi="Times New Roman" w:cs="Times New Roman"/>
                <w:sz w:val="24"/>
                <w:szCs w:val="24"/>
              </w:rPr>
              <w:t>background</w:t>
            </w:r>
            <w:r w:rsidRPr="2CF92CBF" w:rsidR="3261B350"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proofErr w:type="spellEnd"/>
            <w:r w:rsidRPr="2CF92CBF" w:rsidR="2B47789F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r w:rsidRPr="2CF92CBF" w:rsidR="1C6CA16D">
              <w:rPr>
                <w:rFonts w:ascii="Times New Roman" w:hAnsi="Times New Roman" w:cs="Times New Roman"/>
                <w:sz w:val="24"/>
                <w:szCs w:val="24"/>
              </w:rPr>
              <w:t>Qualitative resear</w:t>
            </w:r>
            <w:r w:rsidRPr="2CF92CBF" w:rsidR="0CE63F00">
              <w:rPr>
                <w:rFonts w:ascii="Times New Roman" w:hAnsi="Times New Roman" w:cs="Times New Roman"/>
                <w:sz w:val="24"/>
                <w:szCs w:val="24"/>
              </w:rPr>
              <w:t>ch is alway influence</w:t>
            </w:r>
            <w:r w:rsidRPr="2CF92CBF" w:rsidR="17BE6706">
              <w:rPr>
                <w:rFonts w:ascii="Times New Roman" w:hAnsi="Times New Roman" w:cs="Times New Roman"/>
                <w:sz w:val="24"/>
                <w:szCs w:val="24"/>
              </w:rPr>
              <w:t>d</w:t>
            </w:r>
            <w:r w:rsidRPr="2CF92CBF" w:rsidR="0CE63F00">
              <w:rPr>
                <w:rFonts w:ascii="Times New Roman" w:hAnsi="Times New Roman" w:cs="Times New Roman"/>
                <w:sz w:val="24"/>
                <w:szCs w:val="24"/>
              </w:rPr>
              <w:t xml:space="preserve"> by the perspective of the researcher, but these</w:t>
            </w:r>
            <w:r w:rsidRPr="2CF92CBF" w:rsidR="2B47789F">
              <w:rPr>
                <w:rFonts w:ascii="Times New Roman" w:hAnsi="Times New Roman" w:cs="Times New Roman"/>
                <w:sz w:val="24"/>
                <w:szCs w:val="24"/>
              </w:rPr>
              <w:t xml:space="preserve"> characteristics should not have added </w:t>
            </w:r>
            <w:r w:rsidRPr="2CF92CBF" w:rsidR="0CE63F00">
              <w:rPr>
                <w:rFonts w:ascii="Times New Roman" w:hAnsi="Times New Roman" w:cs="Times New Roman"/>
                <w:sz w:val="24"/>
                <w:szCs w:val="24"/>
              </w:rPr>
              <w:t>particular</w:t>
            </w:r>
            <w:r w:rsidRPr="2CF92CBF" w:rsidR="2B47789F">
              <w:rPr>
                <w:rFonts w:ascii="Times New Roman" w:hAnsi="Times New Roman" w:cs="Times New Roman"/>
                <w:sz w:val="24"/>
                <w:szCs w:val="24"/>
              </w:rPr>
              <w:t xml:space="preserve"> bias. To add rigour to the analysis process, </w:t>
            </w:r>
            <w:r w:rsidRPr="2CF92CBF" w:rsidR="3261B350">
              <w:rPr>
                <w:rFonts w:ascii="Times New Roman" w:hAnsi="Times New Roman" w:cs="Times New Roman"/>
                <w:sz w:val="24"/>
                <w:szCs w:val="24"/>
              </w:rPr>
              <w:t xml:space="preserve">three </w:t>
            </w:r>
            <w:r w:rsidRPr="2CF92CBF" w:rsidR="44D7536E">
              <w:rPr>
                <w:rFonts w:ascii="Times New Roman" w:hAnsi="Times New Roman" w:cs="Times New Roman"/>
                <w:sz w:val="24"/>
                <w:szCs w:val="24"/>
              </w:rPr>
              <w:t>interviewers discussed data in joint meetings</w:t>
            </w:r>
            <w:r w:rsidRPr="2CF92CBF" w:rsidR="2B47789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2CF92CBF" w:rsidR="44D7536E">
              <w:rPr>
                <w:rFonts w:ascii="Times New Roman" w:hAnsi="Times New Roman" w:cs="Times New Roman"/>
                <w:sz w:val="24"/>
                <w:szCs w:val="24"/>
              </w:rPr>
              <w:t>at the end of each interview round</w:t>
            </w:r>
            <w:r w:rsidRPr="2CF92CBF" w:rsidR="7898A16F">
              <w:rPr>
                <w:rFonts w:ascii="Times New Roman" w:hAnsi="Times New Roman" w:cs="Times New Roman"/>
                <w:sz w:val="24"/>
                <w:szCs w:val="24"/>
              </w:rPr>
              <w:t xml:space="preserve"> with JH</w:t>
            </w:r>
            <w:r w:rsidRPr="2CF92CBF" w:rsidR="5053349C">
              <w:rPr>
                <w:rFonts w:ascii="Times New Roman" w:hAnsi="Times New Roman" w:cs="Times New Roman"/>
                <w:sz w:val="24"/>
                <w:szCs w:val="24"/>
              </w:rPr>
              <w:t xml:space="preserve"> and agreed the themes coming out of that round.</w:t>
            </w:r>
          </w:p>
        </w:tc>
      </w:tr>
      <w:tr w:rsidRPr="00B1231D" w:rsidR="009050C3" w:rsidTr="2CF92CBF" w14:paraId="34736299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49AA302F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thodological orientation and Theory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0A7701" w14:paraId="210769D2" w14:textId="33BFC542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2CF92CBF" w:rsidR="7898A16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hematic analysis was used for the data analysis.</w:t>
            </w:r>
          </w:p>
        </w:tc>
      </w:tr>
      <w:tr w:rsidRPr="00B1231D" w:rsidR="009050C3" w:rsidTr="2CF92CBF" w14:paraId="5C005488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499A6218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mple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0A7701" w:rsidP="000F752A" w:rsidRDefault="006B4CF4" w14:paraId="46057FB0" w14:textId="339BB643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The sample consisted of </w:t>
            </w:r>
            <w:r w:rsidRPr="00B1231D" w:rsidR="009C0D6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GPs, </w:t>
            </w:r>
            <w:r w:rsidRPr="00B1231D" w:rsidR="004575C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actice</w:t>
            </w:r>
            <w:r w:rsidRPr="00B1231D" w:rsidR="009C0D6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managers and nurses</w:t>
            </w:r>
            <w:r w:rsidR="005122F6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from GP practices</w:t>
            </w:r>
            <w:r w:rsidRPr="00B1231D" w:rsidR="009C0D6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in </w:t>
            </w:r>
            <w:r w:rsidRPr="00B1231D" w:rsidR="0008540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Bristol, </w:t>
            </w:r>
            <w:r w:rsidRPr="00B1231D" w:rsidR="004575C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rth</w:t>
            </w:r>
            <w:r w:rsidRPr="00B1231D" w:rsidR="0008540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Somerset and South Gloucestershire CCG who were working through the COVID-19 pandemic. We </w:t>
            </w:r>
            <w:r w:rsidRPr="00B1231D" w:rsidR="00793B4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purposively </w:t>
            </w:r>
            <w:r w:rsidRPr="00B1231D" w:rsidR="00793B4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lastRenderedPageBreak/>
              <w:t>sampled</w:t>
            </w:r>
            <w:r w:rsidRPr="00B1231D" w:rsidR="0008540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a range of practices across different locations, levels of deprivation, size and ethnicity mixes</w:t>
            </w:r>
            <w:r w:rsidRPr="00B1231D" w:rsidR="004575C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,</w:t>
            </w:r>
            <w:r w:rsidRPr="00B1231D" w:rsidR="007470D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to ensure maximum variation in relation to these variables.</w:t>
            </w:r>
            <w:r w:rsidRPr="00B1231D" w:rsidR="00793B4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Within the practices, we </w:t>
            </w:r>
            <w:r w:rsidRPr="00B1231D" w:rsidR="00927656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ecruited GPs, nurses and practice managers to get a range of different views.</w:t>
            </w:r>
          </w:p>
        </w:tc>
      </w:tr>
      <w:tr w:rsidRPr="00B1231D" w:rsidR="009050C3" w:rsidTr="2CF92CBF" w14:paraId="4BE50D2F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13B7DE32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Method of approach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F40AE4" w:rsidP="00A04FAF" w:rsidRDefault="004575CA" w14:paraId="0FD3D026" w14:textId="745A8D0F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articipants</w:t>
            </w:r>
            <w:r w:rsidRPr="00B1231D" w:rsidR="00CE43D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were alerted to the study via an advertisement sent from the Clincial Commissioning Group. Participants then emailed </w:t>
            </w:r>
            <w:r w:rsidRPr="00B1231D" w:rsidR="003869D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he RAPCI study mailbox and received an email back from one of the three interviewers</w:t>
            </w:r>
            <w:r w:rsidRPr="00B1231D" w:rsidR="0017175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. To improve the diversity of the </w:t>
            </w:r>
            <w:r w:rsidRPr="00B1231D" w:rsidR="00A04FAF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mple, some practices were specifically targeted, and p</w:t>
            </w:r>
            <w:r w:rsidRPr="00B1231D" w:rsidR="0017175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articipants in </w:t>
            </w:r>
            <w:r w:rsidRPr="00B1231D" w:rsidR="00A04FAF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hese</w:t>
            </w:r>
            <w:r w:rsidRPr="00B1231D" w:rsidR="0017175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practices were directly approached by the chief investiogator</w:t>
            </w:r>
            <w:r w:rsidRPr="00B1231D" w:rsidR="00A04FAF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.</w:t>
            </w:r>
          </w:p>
        </w:tc>
      </w:tr>
      <w:tr w:rsidRPr="00B1231D" w:rsidR="009050C3" w:rsidTr="2CF92CBF" w14:paraId="57B636B0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2D379393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mple Size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3C7CBD" w14:paraId="48253D87" w14:textId="40C608A9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1</w:t>
            </w:r>
            <w:r w:rsidR="005122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participants from 21 GP practices.</w:t>
            </w:r>
          </w:p>
        </w:tc>
      </w:tr>
      <w:tr w:rsidRPr="00B1231D" w:rsidR="009050C3" w:rsidTr="2CF92CBF" w14:paraId="49BCED8C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045CE531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n-participation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50EE9" w:rsidP="000F752A" w:rsidRDefault="00B50EE9" w14:paraId="5B889F27" w14:textId="7666CA6D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We </w:t>
            </w:r>
            <w:r w:rsidR="000F133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pproached</w:t>
            </w:r>
            <w:r w:rsidRPr="00B1231D" w:rsidR="005122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B1231D" w:rsidR="00196C7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  <w:r w:rsidR="00A74A9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practices </w:t>
            </w:r>
            <w:r w:rsidRPr="00B1231D" w:rsidR="00196C7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nd recruited 21.</w:t>
            </w:r>
            <w:r w:rsidR="000F133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Sixteen of the practices </w:t>
            </w:r>
            <w:r w:rsidR="00C27B1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pproached sent an expression of interest in response to our study research information. </w:t>
            </w:r>
            <w:r w:rsidR="00D34BF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e approached the remaining nine directly to make the sample more diverse.</w:t>
            </w:r>
            <w:r w:rsidRPr="00B1231D" w:rsidR="00196C7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B1231D" w:rsidR="004006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Recruiting </w:t>
            </w:r>
            <w:r w:rsidR="005122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articipants </w:t>
            </w:r>
            <w:r w:rsidRPr="00B1231D" w:rsidR="004006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from </w:t>
            </w:r>
            <w:r w:rsidRPr="00B1231D" w:rsidR="00DA73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he other four</w:t>
            </w:r>
            <w:r w:rsidRPr="00B1231D" w:rsidR="004006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practices would have improved our mix </w:t>
            </w:r>
            <w:r w:rsidR="005122F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of practices </w:t>
            </w:r>
            <w:r w:rsidRPr="00B1231D" w:rsidR="004006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n terms of deprivation, </w:t>
            </w:r>
            <w:proofErr w:type="gramStart"/>
            <w:r w:rsidRPr="00B1231D" w:rsidR="004006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ocality</w:t>
            </w:r>
            <w:proofErr w:type="gramEnd"/>
            <w:r w:rsidRPr="00B1231D" w:rsidR="004006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nd </w:t>
            </w:r>
            <w:r w:rsidRPr="00B1231D" w:rsidR="00196C7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current implementation of e-consultations. </w:t>
            </w:r>
          </w:p>
          <w:p w:rsidRPr="00B1231D" w:rsidR="00BA6CDB" w:rsidP="000F752A" w:rsidRDefault="006007D7" w14:paraId="7AD147D0" w14:textId="2E408EE0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2CF92CBF" w:rsidR="218E819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 round 1,</w:t>
            </w:r>
            <w:r w:rsidRPr="2CF92CBF" w:rsidR="083CD9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staff from</w:t>
            </w:r>
            <w:r w:rsidRPr="2CF92CBF" w:rsidR="218E819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14 of the 21 </w:t>
            </w:r>
            <w:r w:rsidRPr="2CF92CBF" w:rsidR="2598ADC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cruited</w:t>
            </w:r>
            <w:r w:rsidRPr="2CF92CBF" w:rsidR="6024D7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2CF92CBF" w:rsidR="218E819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ractices participated, as the remaining 7 had not yet been recruited. In the </w:t>
            </w:r>
            <w:r w:rsidRPr="2CF92CBF" w:rsidR="6024D7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maining</w:t>
            </w:r>
            <w:r w:rsidRPr="2CF92CBF" w:rsidR="218E819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rounds we </w:t>
            </w:r>
            <w:r w:rsidRPr="2CF92CBF" w:rsidR="098CA34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nterviewed at least one participant from </w:t>
            </w:r>
            <w:r w:rsidRPr="2CF92CBF" w:rsidR="083CD9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</w:t>
            </w:r>
            <w:r w:rsidRPr="2CF92CBF" w:rsidR="574B672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of the 21 </w:t>
            </w:r>
            <w:r w:rsidRPr="2CF92CBF" w:rsidR="2F495C8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actices</w:t>
            </w:r>
            <w:r w:rsidRPr="2CF92CBF" w:rsidR="574B672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2CF92CBF" w:rsidR="098CA34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n each round, although some skipped a round (see </w:t>
            </w:r>
            <w:r w:rsidRPr="2CF92CBF" w:rsidR="73CBA70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ble 1 in the main paper</w:t>
            </w:r>
            <w:r w:rsidRPr="2CF92CBF" w:rsidR="098CA34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. One participant dropped out in round 4 due to time constraints (health center 4).</w:t>
            </w:r>
          </w:p>
        </w:tc>
      </w:tr>
      <w:tr w:rsidRPr="00B1231D" w:rsidR="009050C3" w:rsidTr="2CF92CBF" w14:paraId="6588A4A3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6FF1FEC8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tting of Data Collection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581DE6" w14:paraId="31C82037" w14:textId="5D860340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nterviews were conducted </w:t>
            </w:r>
            <w:r w:rsidRPr="00B1231D" w:rsidR="00AB19D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y telephone</w:t>
            </w:r>
          </w:p>
        </w:tc>
      </w:tr>
      <w:tr w:rsidRPr="00B1231D" w:rsidR="009050C3" w:rsidTr="2CF92CBF" w14:paraId="2F3AAECB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4620E611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esence of non-participants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F17DCD" w14:paraId="772706BE" w14:textId="77777777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</w:tr>
      <w:tr w:rsidRPr="00B1231D" w:rsidR="009050C3" w:rsidTr="2CF92CBF" w14:paraId="6EE1745C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795080AD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scription of the sample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581DE6" w14:paraId="2065725F" w14:textId="6BDF8D29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2CF92CBF" w:rsidR="02379F2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e Table 1 in the main paper</w:t>
            </w:r>
            <w:r w:rsidRPr="2CF92CBF" w:rsidR="0CE63F0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</w:p>
        </w:tc>
      </w:tr>
      <w:tr w:rsidRPr="00B1231D" w:rsidR="009050C3" w:rsidTr="2CF92CBF" w14:paraId="1F5CACA9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5A39E30F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terview guide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BA6CDB" w14:paraId="79C8972E" w14:textId="272AC0A9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2CF92CBF" w:rsidR="0F3635E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 </w:t>
            </w:r>
            <w:r w:rsidRPr="2CF92CBF" w:rsidR="3F36EDC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rief interview guide was used</w:t>
            </w:r>
            <w:r w:rsidRPr="2CF92CBF" w:rsidR="083CD94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which was modified and refined in later interview rounds in response to preliminary data analysis</w:t>
            </w:r>
            <w:r w:rsidRPr="2CF92CBF" w:rsidR="3F36EDC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2CF92CBF" w:rsidR="009050C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2CF92CBF" w:rsidR="091FF8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e Supplementary file 1</w:t>
            </w:r>
            <w:r w:rsidRPr="2CF92CBF" w:rsidR="009050C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. This was </w:t>
            </w:r>
            <w:r w:rsidRPr="2CF92CBF" w:rsidR="3F36EDC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ilot tested with </w:t>
            </w:r>
            <w:r w:rsidRPr="2CF92CBF" w:rsidR="574B672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ix University of Bristol academic GPs</w:t>
            </w:r>
            <w:r w:rsidRPr="2CF92CBF" w:rsidR="059EE0A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2CF92CBF" w:rsidR="478DCD7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</w:tr>
      <w:tr w:rsidRPr="00B1231D" w:rsidR="009050C3" w:rsidTr="2CF92CBF" w14:paraId="1BBA1AD8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41588711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peat interviews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BA6CDB" w14:paraId="7C426F70" w14:textId="0FB4B0A5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2CF92CBF" w:rsidR="0F3635E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We </w:t>
            </w:r>
            <w:r w:rsidRPr="2CF92CBF" w:rsidR="2F495C8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carried out repeat interviews. (See </w:t>
            </w:r>
            <w:r w:rsidRPr="2CF92CBF" w:rsidR="5307E34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ble 1 in the main paper</w:t>
            </w:r>
            <w:r w:rsidRPr="2CF92CBF" w:rsidR="2F495C8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.</w:t>
            </w:r>
          </w:p>
        </w:tc>
      </w:tr>
      <w:tr w:rsidRPr="00B1231D" w:rsidR="009050C3" w:rsidTr="2CF92CBF" w14:paraId="339FEE1B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4DA48D63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udio-/visual recording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BA6CDB" w14:paraId="3CD0DC4B" w14:textId="77777777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e used audio recording to collect the data</w:t>
            </w:r>
            <w:r w:rsidRPr="00B1231D" w:rsidR="000F752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</w:p>
        </w:tc>
      </w:tr>
      <w:tr w:rsidRPr="00B1231D" w:rsidR="009050C3" w:rsidTr="2CF92CBF" w14:paraId="5260C241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197E58E1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ield notes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714892" w14:paraId="1F2465C4" w14:textId="51610DEA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e</w:t>
            </w:r>
            <w:r w:rsidRPr="00B1231D" w:rsidR="00D8475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carried out</w:t>
            </w:r>
            <w:r w:rsidRPr="00B1231D" w:rsidR="002377A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rapid </w:t>
            </w:r>
            <w:r w:rsidRPr="00B1231D" w:rsidR="00D8475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ding of</w:t>
            </w:r>
            <w:r w:rsidRPr="00B1231D" w:rsidR="002377A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each interview into a framework</w:t>
            </w:r>
            <w:r w:rsidRPr="00B1231D" w:rsidR="00D8475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prior to transcription/rapid analysis, </w:t>
            </w:r>
            <w:r w:rsidRPr="00B1231D" w:rsidR="002377A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nd interpretive notes were added to this framework as applicable.</w:t>
            </w: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he interviews were all done by telephone, so the logging of participant expression, or other non-verbal cues was not applicable.</w:t>
            </w:r>
          </w:p>
        </w:tc>
      </w:tr>
      <w:tr w:rsidRPr="00B1231D" w:rsidR="009050C3" w:rsidTr="2CF92CBF" w14:paraId="3CB10A26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65091E57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uration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BA6CDB" w14:paraId="29DDCA92" w14:textId="4B582010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The </w:t>
            </w:r>
            <w:r w:rsidRPr="00B1231D" w:rsidR="00983D2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terviews</w:t>
            </w: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lasted </w:t>
            </w:r>
            <w:r w:rsidRPr="00B1231D" w:rsidR="008511F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n average of 3</w:t>
            </w:r>
            <w:r w:rsidRPr="00B1231D" w:rsidR="003F501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  <w:r w:rsidRPr="00B1231D" w:rsidR="008511F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minutes</w:t>
            </w:r>
            <w:r w:rsidRPr="00B1231D" w:rsidR="003F501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</w:p>
        </w:tc>
      </w:tr>
      <w:tr w:rsidRPr="00B1231D" w:rsidR="009050C3" w:rsidTr="2CF92CBF" w14:paraId="051F4162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6EDF15BD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ta Saturation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5860B9" w:rsidP="000F752A" w:rsidRDefault="00AD13B8" w14:paraId="7F51EDDD" w14:textId="0D4F6FCC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2CF92CBF" w:rsidR="31D94B3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he interviews were ongoing, and new themes emerged in each round as the situation was constantly changing. The notion of d</w:t>
            </w:r>
            <w:r w:rsidRPr="2CF92CBF" w:rsidR="0FDD89A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ta saturation is </w:t>
            </w:r>
            <w:r w:rsidRPr="2CF92CBF" w:rsidR="31D94B3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herefore less</w:t>
            </w:r>
            <w:r w:rsidRPr="2CF92CBF" w:rsidR="0FDD89A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pplicable</w:t>
            </w:r>
            <w:r w:rsidRPr="2CF92CBF" w:rsidR="31D94B3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as</w:t>
            </w:r>
            <w:r w:rsidRPr="2CF92CBF" w:rsidR="398E0DB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had we continued interviewing, we </w:t>
            </w:r>
            <w:r w:rsidRPr="2CF92CBF" w:rsidR="398E0DB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would have identified more themes relevant to the later stage of the pandemic. </w:t>
            </w:r>
            <w:r w:rsidRPr="2CF92CBF" w:rsidR="2A0AA4B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heoretical sufficiency is therefore</w:t>
            </w:r>
            <w:r w:rsidRPr="2CF92CBF" w:rsidR="7C89CF0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</w:t>
            </w:r>
            <w:r w:rsidRPr="2CF92CBF" w:rsidR="2A0AA4B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more applicable concept than data saturation in </w:t>
            </w:r>
            <w:r w:rsidRPr="2CF92CBF" w:rsidR="398E0DB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he case of this study</w:t>
            </w:r>
            <w:r w:rsidRPr="2CF92CBF" w:rsidR="1EB1D66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</w:t>
            </w:r>
          </w:p>
        </w:tc>
      </w:tr>
      <w:tr w:rsidRPr="00B1231D" w:rsidR="009050C3" w:rsidTr="2CF92CBF" w14:paraId="0CC9BDB3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1B1BF717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Transcripts returned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F03617" w14:paraId="1AE2E076" w14:textId="77777777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ranscripts were not returned to participants fo</w:t>
            </w:r>
            <w:r w:rsidRPr="00B1231D" w:rsidR="009050C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</w:t>
            </w: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comment or correction</w:t>
            </w:r>
            <w:r w:rsidRPr="00B1231D" w:rsidR="009050C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</w:p>
        </w:tc>
      </w:tr>
      <w:tr w:rsidRPr="00B1231D" w:rsidR="009050C3" w:rsidTr="2CF92CBF" w14:paraId="37FF5AC0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327F43A9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umber of data coders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5D597A" w14:paraId="575376BF" w14:textId="393479B3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</w:tr>
      <w:tr w:rsidRPr="00B1231D" w:rsidR="009050C3" w:rsidTr="2CF92CBF" w14:paraId="221FF944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5A4937AA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scription of the coding tree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631C5D" w:rsidP="00906426" w:rsidRDefault="005D0137" w14:paraId="45E94C46" w14:textId="4AAD736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2CF92CBF" w:rsidR="3ED895C3">
              <w:rPr>
                <w:rFonts w:ascii="Times New Roman" w:hAnsi="Times New Roman" w:cs="Times New Roman"/>
                <w:sz w:val="24"/>
                <w:szCs w:val="24"/>
              </w:rPr>
              <w:t xml:space="preserve">Analysis was </w:t>
            </w:r>
            <w:proofErr w:type="spellStart"/>
            <w:r w:rsidRPr="2CF92CBF" w:rsidR="3ED895C3">
              <w:rPr>
                <w:rFonts w:ascii="Times New Roman" w:hAnsi="Times New Roman" w:cs="Times New Roman"/>
                <w:sz w:val="24"/>
                <w:szCs w:val="24"/>
              </w:rPr>
              <w:t>structured</w:t>
            </w:r>
            <w:proofErr w:type="spellEnd"/>
            <w:r w:rsidRPr="2CF92CBF" w:rsidR="3ED895C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2CF92CBF" w:rsidR="3ED895C3">
              <w:rPr>
                <w:rFonts w:ascii="Times New Roman" w:hAnsi="Times New Roman" w:cs="Times New Roman"/>
                <w:sz w:val="24"/>
                <w:szCs w:val="24"/>
              </w:rPr>
              <w:t>around</w:t>
            </w:r>
            <w:proofErr w:type="spellEnd"/>
            <w:r w:rsidRPr="2CF92CBF" w:rsidR="3ED895C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2CF92CBF" w:rsidR="3ED895C3">
              <w:rPr>
                <w:rFonts w:ascii="Times New Roman" w:hAnsi="Times New Roman" w:cs="Times New Roman"/>
                <w:sz w:val="24"/>
                <w:szCs w:val="24"/>
              </w:rPr>
              <w:t>two</w:t>
            </w:r>
            <w:proofErr w:type="spellEnd"/>
            <w:r w:rsidRPr="2CF92CBF" w:rsidR="3ED895C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2CF92CBF" w:rsidR="3ED895C3">
              <w:rPr>
                <w:rFonts w:ascii="Times New Roman" w:hAnsi="Times New Roman" w:cs="Times New Roman"/>
                <w:sz w:val="24"/>
                <w:szCs w:val="24"/>
              </w:rPr>
              <w:t>broad</w:t>
            </w:r>
            <w:proofErr w:type="spellEnd"/>
            <w:r w:rsidRPr="2CF92CBF" w:rsidR="3ED895C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2CF92CBF" w:rsidR="3ED895C3">
              <w:rPr>
                <w:rFonts w:ascii="Times New Roman" w:hAnsi="Times New Roman" w:cs="Times New Roman"/>
                <w:sz w:val="24"/>
                <w:szCs w:val="24"/>
              </w:rPr>
              <w:t>themes</w:t>
            </w:r>
            <w:proofErr w:type="spellEnd"/>
            <w:r w:rsidRPr="2CF92CBF" w:rsidR="3ED895C3">
              <w:rPr>
                <w:rFonts w:ascii="Times New Roman" w:hAnsi="Times New Roman" w:cs="Times New Roman"/>
                <w:sz w:val="24"/>
                <w:szCs w:val="24"/>
              </w:rPr>
              <w:t xml:space="preserve">: (1) </w:t>
            </w:r>
            <w:proofErr w:type="spellStart"/>
            <w:r w:rsidRPr="2CF92CBF" w:rsidR="3ED895C3">
              <w:rPr>
                <w:rFonts w:ascii="Times New Roman" w:hAnsi="Times New Roman" w:cs="Times New Roman"/>
                <w:sz w:val="24"/>
                <w:szCs w:val="24"/>
              </w:rPr>
              <w:t>When</w:t>
            </w:r>
            <w:proofErr w:type="spellEnd"/>
            <w:r w:rsidRPr="2CF92CBF" w:rsidR="3ED895C3">
              <w:rPr>
                <w:rFonts w:ascii="Times New Roman" w:hAnsi="Times New Roman" w:cs="Times New Roman"/>
                <w:sz w:val="24"/>
                <w:szCs w:val="24"/>
              </w:rPr>
              <w:t xml:space="preserve"> was face-</w:t>
            </w:r>
            <w:proofErr w:type="spellStart"/>
            <w:r w:rsidRPr="2CF92CBF" w:rsidR="3ED895C3">
              <w:rPr>
                <w:rFonts w:ascii="Times New Roman" w:hAnsi="Times New Roman" w:cs="Times New Roman"/>
                <w:sz w:val="24"/>
                <w:szCs w:val="24"/>
              </w:rPr>
              <w:t>to</w:t>
            </w:r>
            <w:proofErr w:type="spellEnd"/>
            <w:r w:rsidRPr="2CF92CBF" w:rsidR="3ED895C3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2CF92CBF" w:rsidR="3ED895C3">
              <w:rPr>
                <w:rFonts w:ascii="Times New Roman" w:hAnsi="Times New Roman" w:cs="Times New Roman"/>
                <w:sz w:val="24"/>
                <w:szCs w:val="24"/>
              </w:rPr>
              <w:t>fact</w:t>
            </w:r>
            <w:proofErr w:type="spellEnd"/>
            <w:r w:rsidRPr="2CF92CBF" w:rsidR="3ED895C3">
              <w:rPr>
                <w:rFonts w:ascii="Times New Roman" w:hAnsi="Times New Roman" w:cs="Times New Roman"/>
                <w:sz w:val="24"/>
                <w:szCs w:val="24"/>
              </w:rPr>
              <w:t xml:space="preserve"> contact </w:t>
            </w:r>
            <w:proofErr w:type="spellStart"/>
            <w:r w:rsidRPr="2CF92CBF" w:rsidR="3ED895C3">
              <w:rPr>
                <w:rFonts w:ascii="Times New Roman" w:hAnsi="Times New Roman" w:cs="Times New Roman"/>
                <w:sz w:val="24"/>
                <w:szCs w:val="24"/>
              </w:rPr>
              <w:t>necessary</w:t>
            </w:r>
            <w:proofErr w:type="spellEnd"/>
            <w:r w:rsidRPr="2CF92CBF" w:rsidR="3ED895C3">
              <w:rPr>
                <w:rFonts w:ascii="Times New Roman" w:hAnsi="Times New Roman" w:cs="Times New Roman"/>
                <w:sz w:val="24"/>
                <w:szCs w:val="24"/>
              </w:rPr>
              <w:t xml:space="preserve"> (2) How was face-</w:t>
            </w:r>
            <w:proofErr w:type="spellStart"/>
            <w:r w:rsidRPr="2CF92CBF" w:rsidR="3ED895C3">
              <w:rPr>
                <w:rFonts w:ascii="Times New Roman" w:hAnsi="Times New Roman" w:cs="Times New Roman"/>
                <w:sz w:val="24"/>
                <w:szCs w:val="24"/>
              </w:rPr>
              <w:t>to</w:t>
            </w:r>
            <w:proofErr w:type="spellEnd"/>
            <w:r w:rsidRPr="2CF92CBF" w:rsidR="3ED895C3">
              <w:rPr>
                <w:rFonts w:ascii="Times New Roman" w:hAnsi="Times New Roman" w:cs="Times New Roman"/>
                <w:sz w:val="24"/>
                <w:szCs w:val="24"/>
              </w:rPr>
              <w:t xml:space="preserve">-face contact made </w:t>
            </w:r>
            <w:proofErr w:type="spellStart"/>
            <w:r w:rsidRPr="2CF92CBF" w:rsidR="3ED895C3">
              <w:rPr>
                <w:rFonts w:ascii="Times New Roman" w:hAnsi="Times New Roman" w:cs="Times New Roman"/>
                <w:sz w:val="24"/>
                <w:szCs w:val="24"/>
              </w:rPr>
              <w:t>possible</w:t>
            </w:r>
            <w:proofErr w:type="spellEnd"/>
            <w:r w:rsidRPr="2CF92CBF" w:rsidR="5B58C09F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 w:rsidRPr="2CF92CBF" w:rsidR="1EF6476C">
              <w:rPr>
                <w:rFonts w:ascii="Times New Roman" w:hAnsi="Times New Roman" w:cs="Times New Roman"/>
                <w:sz w:val="24"/>
                <w:szCs w:val="24"/>
              </w:rPr>
              <w:t>Within</w:t>
            </w:r>
            <w:proofErr w:type="spellEnd"/>
            <w:r w:rsidRPr="2CF92CBF" w:rsidR="1EF6476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2CF92CBF" w:rsidR="1EF6476C">
              <w:rPr>
                <w:rFonts w:ascii="Times New Roman" w:hAnsi="Times New Roman" w:cs="Times New Roman"/>
                <w:sz w:val="24"/>
                <w:szCs w:val="24"/>
              </w:rPr>
              <w:t>this</w:t>
            </w:r>
            <w:proofErr w:type="spellEnd"/>
            <w:r w:rsidRPr="2CF92CBF" w:rsidR="0090642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2CF92CBF" w:rsidR="1EF6476C">
              <w:rPr>
                <w:rFonts w:ascii="Times New Roman" w:hAnsi="Times New Roman" w:cs="Times New Roman"/>
                <w:sz w:val="24"/>
                <w:szCs w:val="24"/>
              </w:rPr>
              <w:t>sub-</w:t>
            </w:r>
            <w:proofErr w:type="spellStart"/>
            <w:r w:rsidRPr="2CF92CBF" w:rsidR="1EF6476C">
              <w:rPr>
                <w:rFonts w:ascii="Times New Roman" w:hAnsi="Times New Roman" w:cs="Times New Roman"/>
                <w:sz w:val="24"/>
                <w:szCs w:val="24"/>
              </w:rPr>
              <w:t>themes</w:t>
            </w:r>
            <w:proofErr w:type="spellEnd"/>
            <w:r w:rsidRPr="2CF92CBF" w:rsidR="1EF6476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2CF92CBF" w:rsidR="1EF6476C">
              <w:rPr>
                <w:rFonts w:ascii="Times New Roman" w:hAnsi="Times New Roman" w:cs="Times New Roman"/>
                <w:sz w:val="24"/>
                <w:szCs w:val="24"/>
              </w:rPr>
              <w:t>were</w:t>
            </w:r>
            <w:proofErr w:type="spellEnd"/>
            <w:r w:rsidRPr="2CF92CBF" w:rsidR="1EF6476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2CF92CBF" w:rsidR="1EF6476C">
              <w:rPr>
                <w:rFonts w:ascii="Times New Roman" w:hAnsi="Times New Roman" w:cs="Times New Roman"/>
                <w:sz w:val="24"/>
                <w:szCs w:val="24"/>
              </w:rPr>
              <w:t>developed</w:t>
            </w:r>
            <w:proofErr w:type="spellEnd"/>
            <w:r w:rsidRPr="2CF92CBF" w:rsidR="1EF6476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2CF92CBF" w:rsidR="2C313670">
              <w:rPr>
                <w:rFonts w:ascii="Times New Roman" w:hAnsi="Times New Roman" w:cs="Times New Roman"/>
                <w:sz w:val="24"/>
                <w:szCs w:val="24"/>
              </w:rPr>
              <w:t>inductively</w:t>
            </w:r>
            <w:proofErr w:type="spellEnd"/>
            <w:r w:rsidRPr="2CF92CBF" w:rsidR="1E2B085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2CF92CBF" w:rsidR="27399B43">
              <w:rPr>
                <w:rFonts w:ascii="Times New Roman" w:hAnsi="Times New Roman" w:cs="Times New Roman"/>
                <w:sz w:val="24"/>
                <w:szCs w:val="24"/>
              </w:rPr>
              <w:t>to</w:t>
            </w:r>
            <w:proofErr w:type="spellEnd"/>
            <w:r w:rsidRPr="2CF92CBF" w:rsidR="27399B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2CF92CBF" w:rsidR="27399B43"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Pr="2CF92CBF" w:rsidR="1E2B085C">
              <w:rPr>
                <w:rFonts w:ascii="Times New Roman" w:hAnsi="Times New Roman" w:cs="Times New Roman"/>
                <w:sz w:val="24"/>
                <w:szCs w:val="24"/>
              </w:rPr>
              <w:t>apture</w:t>
            </w:r>
            <w:proofErr w:type="spellEnd"/>
            <w:r w:rsidRPr="2CF92CBF" w:rsidR="1E2B085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2CF92CBF" w:rsidR="1E2B085C">
              <w:rPr>
                <w:rFonts w:ascii="Times New Roman" w:hAnsi="Times New Roman" w:cs="Times New Roman"/>
                <w:sz w:val="24"/>
                <w:szCs w:val="24"/>
              </w:rPr>
              <w:t>the</w:t>
            </w:r>
            <w:proofErr w:type="spellEnd"/>
            <w:r w:rsidRPr="2CF92CBF" w:rsidR="1E2B085C">
              <w:rPr>
                <w:rFonts w:ascii="Times New Roman" w:hAnsi="Times New Roman" w:cs="Times New Roman"/>
                <w:sz w:val="24"/>
                <w:szCs w:val="24"/>
              </w:rPr>
              <w:t xml:space="preserve"> different </w:t>
            </w:r>
            <w:proofErr w:type="spellStart"/>
            <w:r w:rsidRPr="2CF92CBF" w:rsidR="1E2B085C">
              <w:rPr>
                <w:rFonts w:ascii="Times New Roman" w:hAnsi="Times New Roman" w:cs="Times New Roman"/>
                <w:sz w:val="24"/>
                <w:szCs w:val="24"/>
              </w:rPr>
              <w:t>aspects</w:t>
            </w:r>
            <w:proofErr w:type="spellEnd"/>
            <w:r w:rsidRPr="2CF92CBF" w:rsidR="1E2B085C">
              <w:rPr>
                <w:rFonts w:ascii="Times New Roman" w:hAnsi="Times New Roman" w:cs="Times New Roman"/>
                <w:sz w:val="24"/>
                <w:szCs w:val="24"/>
              </w:rPr>
              <w:t xml:space="preserve"> of </w:t>
            </w:r>
            <w:proofErr w:type="spellStart"/>
            <w:r w:rsidRPr="2CF92CBF" w:rsidR="7233EE08">
              <w:rPr>
                <w:rFonts w:ascii="Times New Roman" w:hAnsi="Times New Roman" w:cs="Times New Roman"/>
                <w:sz w:val="24"/>
                <w:szCs w:val="24"/>
              </w:rPr>
              <w:t>how</w:t>
            </w:r>
            <w:proofErr w:type="spellEnd"/>
            <w:r w:rsidRPr="2CF92CBF" w:rsidR="7233EE08">
              <w:rPr>
                <w:rFonts w:ascii="Times New Roman" w:hAnsi="Times New Roman" w:cs="Times New Roman"/>
                <w:sz w:val="24"/>
                <w:szCs w:val="24"/>
              </w:rPr>
              <w:t xml:space="preserve"> these </w:t>
            </w:r>
            <w:proofErr w:type="spellStart"/>
            <w:r w:rsidRPr="2CF92CBF" w:rsidR="7233EE08">
              <w:rPr>
                <w:rFonts w:ascii="Times New Roman" w:hAnsi="Times New Roman" w:cs="Times New Roman"/>
                <w:sz w:val="24"/>
                <w:szCs w:val="24"/>
              </w:rPr>
              <w:t>were</w:t>
            </w:r>
            <w:proofErr w:type="spellEnd"/>
            <w:r w:rsidRPr="2CF92CBF" w:rsidR="7233EE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2CF92CBF" w:rsidR="7233EE08">
              <w:rPr>
                <w:rFonts w:ascii="Times New Roman" w:hAnsi="Times New Roman" w:cs="Times New Roman"/>
                <w:sz w:val="24"/>
                <w:szCs w:val="24"/>
              </w:rPr>
              <w:t>achieved</w:t>
            </w:r>
            <w:proofErr w:type="spellEnd"/>
            <w:r w:rsidRPr="2CF92CBF" w:rsidR="12D50882">
              <w:rPr>
                <w:rFonts w:ascii="Times New Roman" w:hAnsi="Times New Roman" w:cs="Times New Roman"/>
                <w:sz w:val="24"/>
                <w:szCs w:val="24"/>
              </w:rPr>
              <w:t>. These sub-</w:t>
            </w:r>
            <w:proofErr w:type="spellStart"/>
            <w:r w:rsidRPr="2CF92CBF" w:rsidR="12D50882">
              <w:rPr>
                <w:rFonts w:ascii="Times New Roman" w:hAnsi="Times New Roman" w:cs="Times New Roman"/>
                <w:sz w:val="24"/>
                <w:szCs w:val="24"/>
              </w:rPr>
              <w:t>themes</w:t>
            </w:r>
            <w:proofErr w:type="spellEnd"/>
            <w:r w:rsidRPr="2CF92CBF" w:rsidR="12D50882">
              <w:rPr>
                <w:rFonts w:ascii="Times New Roman" w:hAnsi="Times New Roman" w:cs="Times New Roman"/>
                <w:sz w:val="24"/>
                <w:szCs w:val="24"/>
              </w:rPr>
              <w:t xml:space="preserve"> are </w:t>
            </w:r>
            <w:proofErr w:type="spellStart"/>
            <w:r w:rsidRPr="2CF92CBF" w:rsidR="12D50882">
              <w:rPr>
                <w:rFonts w:ascii="Times New Roman" w:hAnsi="Times New Roman" w:cs="Times New Roman"/>
                <w:sz w:val="24"/>
                <w:szCs w:val="24"/>
              </w:rPr>
              <w:t>described</w:t>
            </w:r>
            <w:proofErr w:type="spellEnd"/>
            <w:r w:rsidRPr="2CF92CBF" w:rsidR="12D5088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2CF92CBF" w:rsidR="12D50882">
              <w:rPr>
                <w:rFonts w:ascii="Times New Roman" w:hAnsi="Times New Roman" w:cs="Times New Roman"/>
                <w:sz w:val="24"/>
                <w:szCs w:val="24"/>
              </w:rPr>
              <w:t>by</w:t>
            </w:r>
            <w:proofErr w:type="spellEnd"/>
            <w:r w:rsidRPr="2CF92CBF" w:rsidR="12D5088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2CF92CBF" w:rsidR="12D50882">
              <w:rPr>
                <w:rFonts w:ascii="Times New Roman" w:hAnsi="Times New Roman" w:cs="Times New Roman"/>
                <w:sz w:val="24"/>
                <w:szCs w:val="24"/>
              </w:rPr>
              <w:t>subheadings</w:t>
            </w:r>
            <w:proofErr w:type="spellEnd"/>
            <w:r w:rsidRPr="2CF92CBF" w:rsidR="12D50882">
              <w:rPr>
                <w:rFonts w:ascii="Times New Roman" w:hAnsi="Times New Roman" w:cs="Times New Roman"/>
                <w:sz w:val="24"/>
                <w:szCs w:val="24"/>
              </w:rPr>
              <w:t xml:space="preserve"> in the main paper.</w:t>
            </w:r>
          </w:p>
        </w:tc>
      </w:tr>
      <w:tr w:rsidRPr="00B1231D" w:rsidR="009050C3" w:rsidTr="2CF92CBF" w14:paraId="3C92F42B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3FAA6564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rivation of themes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581B27" w:rsidRDefault="00BA6CDB" w14:paraId="0700964E" w14:textId="3311D0DC">
            <w:pPr>
              <w:spacing w:before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hemes were derived from the data</w:t>
            </w:r>
            <w:r w:rsidRPr="00B1231D" w:rsidR="00167D7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B1231D" w:rsidR="0090642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B1231D" w:rsidR="00906426">
              <w:rPr>
                <w:rFonts w:ascii="Times New Roman" w:hAnsi="Times New Roman" w:cs="Times New Roman"/>
                <w:sz w:val="24"/>
                <w:szCs w:val="24"/>
              </w:rPr>
              <w:t xml:space="preserve">Interviews were audio-recorded, transcribed, anonymised, imported to </w:t>
            </w:r>
            <w:r w:rsidR="009D573F">
              <w:rPr>
                <w:rFonts w:ascii="Times New Roman" w:hAnsi="Times New Roman" w:cs="Times New Roman"/>
                <w:sz w:val="24"/>
                <w:szCs w:val="24"/>
              </w:rPr>
              <w:t xml:space="preserve">QSR </w:t>
            </w:r>
            <w:r w:rsidRPr="00B1231D" w:rsidR="00906426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Pr="00B1231D" w:rsidR="009D573F">
              <w:rPr>
                <w:rFonts w:ascii="Times New Roman" w:hAnsi="Times New Roman" w:cs="Times New Roman"/>
                <w:sz w:val="24"/>
                <w:szCs w:val="24"/>
              </w:rPr>
              <w:t>v</w:t>
            </w:r>
            <w:r w:rsidRPr="00B1231D" w:rsidR="00906426">
              <w:rPr>
                <w:rFonts w:ascii="Times New Roman" w:hAnsi="Times New Roman" w:cs="Times New Roman"/>
                <w:sz w:val="24"/>
                <w:szCs w:val="24"/>
              </w:rPr>
              <w:t>ivo</w:t>
            </w:r>
            <w:r w:rsidR="009D573F">
              <w:rPr>
                <w:rFonts w:ascii="Times New Roman" w:hAnsi="Times New Roman" w:cs="Times New Roman"/>
                <w:sz w:val="24"/>
                <w:szCs w:val="24"/>
              </w:rPr>
              <w:t xml:space="preserve"> 12</w:t>
            </w:r>
            <w:r w:rsidRPr="00B1231D" w:rsidR="00906426">
              <w:rPr>
                <w:rFonts w:ascii="Times New Roman" w:hAnsi="Times New Roman" w:cs="Times New Roman"/>
                <w:sz w:val="24"/>
                <w:szCs w:val="24"/>
              </w:rPr>
              <w:t xml:space="preserve"> and thematically analysed. MM/AT/AS/JH established an initial coding framework and</w:t>
            </w:r>
            <w:r w:rsidRPr="00B1231D" w:rsidR="00581B27">
              <w:rPr>
                <w:rFonts w:ascii="Times New Roman" w:hAnsi="Times New Roman" w:cs="Times New Roman"/>
                <w:sz w:val="24"/>
                <w:szCs w:val="24"/>
              </w:rPr>
              <w:t xml:space="preserve"> each researcher coded their own interviews within this framework.</w:t>
            </w:r>
            <w:r w:rsidRPr="00B1231D" w:rsidR="00906426">
              <w:rPr>
                <w:rFonts w:ascii="Times New Roman" w:hAnsi="Times New Roman" w:cs="Times New Roman"/>
                <w:sz w:val="24"/>
                <w:szCs w:val="24"/>
              </w:rPr>
              <w:t xml:space="preserve"> MM/AT/AS double-coded six interviews (two each) to ensure a coding consensus and maximise rigour. </w:t>
            </w:r>
          </w:p>
        </w:tc>
      </w:tr>
      <w:tr w:rsidRPr="00B1231D" w:rsidR="009050C3" w:rsidTr="2CF92CBF" w14:paraId="4BEEE67D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6CADFA8C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oftware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9D573F" w14:paraId="6971C066" w14:textId="0729C4A7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QSR </w:t>
            </w:r>
            <w:r w:rsidRPr="00B1231D" w:rsidR="00167D7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Vivo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12</w:t>
            </w:r>
            <w:r w:rsidRPr="00B1231D" w:rsidR="00167D7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was</w:t>
            </w:r>
            <w:r w:rsidRPr="00B1231D" w:rsidR="00F0361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used to manage the thematic data</w:t>
            </w:r>
          </w:p>
        </w:tc>
      </w:tr>
      <w:tr w:rsidRPr="00B1231D" w:rsidR="009050C3" w:rsidTr="2CF92CBF" w14:paraId="50289BCE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270D36A8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rticipant checking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802AE7" w14:paraId="40F69E6D" w14:textId="694C6AFE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ranscripts were not returned to participants for checking. Rapid</w:t>
            </w:r>
            <w:r w:rsidRPr="00B1231D" w:rsidR="00F67CC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reports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on the findings were </w:t>
            </w:r>
            <w:r w:rsidRPr="00B1231D" w:rsidR="00F67CC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ublished and sent to practices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</w:p>
        </w:tc>
      </w:tr>
      <w:tr w:rsidRPr="00B1231D" w:rsidR="009050C3" w:rsidTr="2CF92CBF" w14:paraId="1F5E4806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40EE105E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Quotations presented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BA6CDB" w14:paraId="07F6BA85" w14:textId="3DE2C356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es, participant quotations are pres</w:t>
            </w:r>
            <w:r w:rsidRPr="00B1231D" w:rsidR="00983D2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nted to illustrate the themes.</w:t>
            </w:r>
            <w:r w:rsidR="009D573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Each quotation is attributed to a participant identifier.</w:t>
            </w:r>
          </w:p>
        </w:tc>
      </w:tr>
      <w:tr w:rsidRPr="00B1231D" w:rsidR="009050C3" w:rsidTr="2CF92CBF" w14:paraId="3A486D63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7EFDE17F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Data </w:t>
            </w:r>
            <w:r w:rsidRPr="00B1231D" w:rsidR="00983D2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nd</w:t>
            </w: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findings consistent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000F752A" w:rsidRDefault="00BA6CDB" w14:paraId="6CC0C4BD" w14:textId="2D6901B6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es</w:t>
            </w:r>
            <w:r w:rsidRPr="00B1231D" w:rsidR="000F752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. </w:t>
            </w:r>
            <w:r w:rsidRPr="00B1231D" w:rsidR="00A7643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ta is presented against each theme in the form of quotations to support the findings.</w:t>
            </w:r>
          </w:p>
        </w:tc>
      </w:tr>
      <w:tr w:rsidRPr="00B1231D" w:rsidR="009050C3" w:rsidTr="2CF92CBF" w14:paraId="34076ADE" w14:textId="77777777">
        <w:tc>
          <w:tcPr>
            <w:tcW w:w="1985" w:type="dxa"/>
            <w:tcBorders>
              <w:top w:val="single" w:color="auto" w:sz="4" w:space="0"/>
              <w:bottom w:val="single" w:color="auto" w:sz="4" w:space="0"/>
              <w:right w:val="nil"/>
            </w:tcBorders>
            <w:tcMar/>
          </w:tcPr>
          <w:p w:rsidRPr="00B1231D" w:rsidR="00BA6CDB" w:rsidP="00201FFA" w:rsidRDefault="00BA6CDB" w14:paraId="07994A02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larity of major themes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4" w:space="0"/>
            </w:tcBorders>
            <w:tcMar/>
          </w:tcPr>
          <w:p w:rsidRPr="00B1231D" w:rsidR="00BA6CDB" w:rsidP="2CF92CBF" w:rsidRDefault="00BA6CDB" w14:paraId="00769A26" w14:textId="6597094F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2CF92CBF" w:rsidR="683E498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es. These are presented in the main text.</w:t>
            </w:r>
          </w:p>
          <w:p w:rsidRPr="00B1231D" w:rsidR="00BA6CDB" w:rsidP="2CF92CBF" w:rsidRDefault="00BA6CDB" w14:paraId="1EB8D671" w14:textId="20BB7A43">
            <w:pPr>
              <w:pStyle w:val="Normal"/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Pr="00B1231D" w:rsidR="009050C3" w:rsidTr="2CF92CBF" w14:paraId="4823D238" w14:textId="77777777">
        <w:tc>
          <w:tcPr>
            <w:tcW w:w="1985" w:type="dxa"/>
            <w:tcBorders>
              <w:top w:val="single" w:color="auto" w:sz="4" w:space="0"/>
              <w:bottom w:val="single" w:color="auto" w:sz="12" w:space="0"/>
              <w:right w:val="nil"/>
            </w:tcBorders>
            <w:tcMar/>
          </w:tcPr>
          <w:p w:rsidRPr="00B1231D" w:rsidR="00BA6CDB" w:rsidP="00201FFA" w:rsidRDefault="00BA6CDB" w14:paraId="1B9B9ADF" w14:textId="77777777">
            <w:pPr>
              <w:pStyle w:val="ListParagraph"/>
              <w:numPr>
                <w:ilvl w:val="0"/>
                <w:numId w:val="1"/>
              </w:numPr>
              <w:spacing w:before="40" w:after="40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1231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larity of minor themes</w:t>
            </w:r>
          </w:p>
        </w:tc>
        <w:tc>
          <w:tcPr>
            <w:tcW w:w="7087" w:type="dxa"/>
            <w:tcBorders>
              <w:top w:val="single" w:color="auto" w:sz="4" w:space="0"/>
              <w:left w:val="nil"/>
              <w:bottom w:val="single" w:color="auto" w:sz="12" w:space="0"/>
            </w:tcBorders>
            <w:tcMar/>
          </w:tcPr>
          <w:p w:rsidRPr="00B1231D" w:rsidR="00BA6CDB" w:rsidP="000F752A" w:rsidRDefault="00F03617" w14:paraId="3B9116C8" w14:textId="6597094F">
            <w:pPr>
              <w:spacing w:before="40" w:after="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2CF92CBF" w:rsidR="295F1B4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Yes. These are presented </w:t>
            </w:r>
            <w:r w:rsidRPr="2CF92CBF" w:rsidR="7EB5184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n the </w:t>
            </w:r>
            <w:r w:rsidRPr="2CF92CBF" w:rsidR="3EDC344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ain </w:t>
            </w:r>
            <w:r w:rsidRPr="2CF92CBF" w:rsidR="7EB5184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xt</w:t>
            </w:r>
            <w:r w:rsidRPr="2CF92CBF" w:rsidR="59270CA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</w:p>
        </w:tc>
      </w:tr>
    </w:tbl>
    <w:p w:rsidRPr="00CC45EB" w:rsidR="00966C3A" w:rsidP="00F27F31" w:rsidRDefault="00966C3A" w14:paraId="214486D6" w14:textId="77777777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Pr="00906426" w:rsidR="00906426" w:rsidP="00906426" w:rsidRDefault="009050C3" w14:paraId="1D78F4F5" w14:textId="77777777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06426" w:rsidR="00906426">
        <w:t xml:space="preserve">1. Tong A, Sainsbury P, Craig J. Consolidated criteria for reporting qualitative research (COREQ): a 32-item checklist for interviews and focus groups. </w:t>
      </w:r>
      <w:r w:rsidRPr="00906426" w:rsidR="00906426">
        <w:rPr>
          <w:i/>
        </w:rPr>
        <w:t>International journal for quality in health care : journal of the International Society for Quality in Health Care / ISQua</w:t>
      </w:r>
      <w:r w:rsidRPr="00906426" w:rsidR="00906426">
        <w:t xml:space="preserve"> 2007;19(6):349-57. doi: 10.1093/intqhc/mzm042</w:t>
      </w:r>
    </w:p>
    <w:p w:rsidR="00065A48" w:rsidP="00201FFA" w:rsidRDefault="009050C3" w14:paraId="6591D833" w14:textId="2EE6408D">
      <w:pPr>
        <w:pStyle w:val="EndNoteBibliography"/>
      </w:pPr>
      <w:r>
        <w:fldChar w:fldCharType="end"/>
      </w:r>
    </w:p>
    <w:sectPr w:rsidR="00065A48">
      <w:headerReference w:type="default" r:id="rId8"/>
      <w:footerReference w:type="default" r:id="rId9"/>
      <w:pgSz w:w="11906" w:h="16838" w:orient="portrait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:rsidR="00925795" w:rsidP="00CD315E" w:rsidRDefault="00925795" w14:paraId="4D155028" w14:textId="77777777">
      <w:pPr>
        <w:spacing w:after="0" w:line="240" w:lineRule="auto"/>
      </w:pPr>
      <w:r>
        <w:separator/>
      </w:r>
    </w:p>
  </w:endnote>
  <w:endnote w:type="continuationSeparator" w:id="0">
    <w:p w:rsidR="00925795" w:rsidP="00CD315E" w:rsidRDefault="00925795" w14:paraId="3019E750" w14:textId="777777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:rsidR="008508A3" w:rsidRDefault="00E34F21" w14:paraId="2FD292E8" w14:textId="4B4C1DA6">
    <w:pPr>
      <w:pStyle w:val="Footer"/>
    </w:pPr>
    <w:r>
      <w:fldChar w:fldCharType="begin"/>
    </w:r>
    <w:r>
      <w:instrText> FILENAME \* MERGEFORMAT </w:instrText>
    </w:r>
    <w:r>
      <w:fldChar w:fldCharType="separate"/>
    </w:r>
    <w:r w:rsidR="008508A3">
      <w:rPr>
        <w:noProof/>
      </w:rPr>
      <w:t>SupplementaryFile6-COREQChecklist</w:t>
    </w:r>
    <w:r>
      <w:fldChar w:fldCharType="end"/>
    </w:r>
    <w:r w:rsidR="008508A3">
      <w:ptab w:alignment="center" w:relativeTo="margin" w:leader="none"/>
    </w:r>
    <w:r w:rsidR="008508A3">
      <w:fldChar w:fldCharType="begin"/>
    </w:r>
    <w:r w:rsidR="008508A3">
      <w:instrText xml:space="preserve"> PAGE   \* MERGEFORMAT </w:instrText>
    </w:r>
    <w:r w:rsidR="008508A3">
      <w:fldChar w:fldCharType="separate"/>
    </w:r>
    <w:r w:rsidR="008508A3">
      <w:t>1</w:t>
    </w:r>
    <w:r w:rsidR="008508A3">
      <w:rPr>
        <w:noProof/>
      </w:rPr>
      <w:fldChar w:fldCharType="end"/>
    </w:r>
    <w:r w:rsidR="008508A3">
      <w:ptab w:alignment="right" w:relativeTo="margin" w:leader="none"/>
    </w:r>
    <w:r w:rsidR="008508A3">
      <w:t>MM-RAPCI-16102020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:rsidR="00925795" w:rsidP="00CD315E" w:rsidRDefault="00925795" w14:paraId="44701D15" w14:textId="77777777">
      <w:pPr>
        <w:spacing w:after="0" w:line="240" w:lineRule="auto"/>
      </w:pPr>
      <w:r>
        <w:separator/>
      </w:r>
    </w:p>
  </w:footnote>
  <w:footnote w:type="continuationSeparator" w:id="0">
    <w:p w:rsidR="00925795" w:rsidP="00CD315E" w:rsidRDefault="00925795" w14:paraId="74C7EECC" w14:textId="777777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:rsidRPr="00EC06DD" w:rsidR="00E34F21" w:rsidP="00E34F21" w:rsidRDefault="00E34F21" w14:paraId="4C457754" w14:textId="77777777">
    <w:pPr>
      <w:rPr>
        <w:i/>
        <w:iCs/>
        <w:sz w:val="18"/>
        <w:szCs w:val="18"/>
      </w:rPr>
    </w:pPr>
    <w:r w:rsidRPr="00EC06DD">
      <w:rPr>
        <w:i/>
        <w:iCs/>
        <w:sz w:val="18"/>
        <w:szCs w:val="18"/>
      </w:rPr>
      <w:t>Supplementary file to: The implementation of remote consulting in UK primary care following the COVID-19 pandemic: a mixed-methods longitudinal study</w:t>
    </w:r>
  </w:p>
  <w:p w:rsidR="008508A3" w:rsidRDefault="008508A3" w14:paraId="1CF67D7B" w14:textId="7777777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3377D4A"/>
    <w:multiLevelType w:val="hybridMultilevel"/>
    <w:tmpl w:val="C9BCEA50"/>
    <w:lvl w:ilvl="0" w:tplc="0813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" w15:restartNumberingAfterBreak="0">
    <w:nsid w:val="603630F3"/>
    <w:multiLevelType w:val="hybridMultilevel"/>
    <w:tmpl w:val="C15ED14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wp14="http://schemas.microsoft.com/office/word/2010/wordprocessingDrawing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 wp14">
  <w:zoom w:percent="75"/>
  <w:trackRevisions w:val="false"/>
  <w:defaultTabStop w:val="708"/>
  <w:hyphenationZone w:val="425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A6CDB"/>
    <w:rsid w:val="000067A4"/>
    <w:rsid w:val="00007393"/>
    <w:rsid w:val="00040A54"/>
    <w:rsid w:val="00057B86"/>
    <w:rsid w:val="0006718E"/>
    <w:rsid w:val="00082C74"/>
    <w:rsid w:val="0008540B"/>
    <w:rsid w:val="000A48ED"/>
    <w:rsid w:val="000A7701"/>
    <w:rsid w:val="000C493A"/>
    <w:rsid w:val="000C5E2B"/>
    <w:rsid w:val="000F1330"/>
    <w:rsid w:val="000F5B84"/>
    <w:rsid w:val="000F752A"/>
    <w:rsid w:val="00102F46"/>
    <w:rsid w:val="00114A6E"/>
    <w:rsid w:val="00150836"/>
    <w:rsid w:val="0016708F"/>
    <w:rsid w:val="00167D7B"/>
    <w:rsid w:val="0017175E"/>
    <w:rsid w:val="00185648"/>
    <w:rsid w:val="00186F71"/>
    <w:rsid w:val="00196C70"/>
    <w:rsid w:val="001B3EEE"/>
    <w:rsid w:val="001B526A"/>
    <w:rsid w:val="001D4D50"/>
    <w:rsid w:val="001F11FB"/>
    <w:rsid w:val="00201FFA"/>
    <w:rsid w:val="00215CFA"/>
    <w:rsid w:val="002377AE"/>
    <w:rsid w:val="002840E8"/>
    <w:rsid w:val="002B4603"/>
    <w:rsid w:val="003554C0"/>
    <w:rsid w:val="003869DC"/>
    <w:rsid w:val="003A6B1A"/>
    <w:rsid w:val="003C7CBD"/>
    <w:rsid w:val="003F5016"/>
    <w:rsid w:val="00400619"/>
    <w:rsid w:val="004079E6"/>
    <w:rsid w:val="00431B17"/>
    <w:rsid w:val="00445BF6"/>
    <w:rsid w:val="004575CA"/>
    <w:rsid w:val="00463135"/>
    <w:rsid w:val="00470FF2"/>
    <w:rsid w:val="00480FDC"/>
    <w:rsid w:val="004900A6"/>
    <w:rsid w:val="00496052"/>
    <w:rsid w:val="004B7811"/>
    <w:rsid w:val="005002BF"/>
    <w:rsid w:val="00500FA4"/>
    <w:rsid w:val="005101A7"/>
    <w:rsid w:val="005122F6"/>
    <w:rsid w:val="00513C4F"/>
    <w:rsid w:val="00522210"/>
    <w:rsid w:val="00581B27"/>
    <w:rsid w:val="00581DE6"/>
    <w:rsid w:val="005860B9"/>
    <w:rsid w:val="005B43AE"/>
    <w:rsid w:val="005B69FF"/>
    <w:rsid w:val="005B7BEA"/>
    <w:rsid w:val="005C0991"/>
    <w:rsid w:val="005D0137"/>
    <w:rsid w:val="005D597A"/>
    <w:rsid w:val="006007D7"/>
    <w:rsid w:val="00624152"/>
    <w:rsid w:val="00624BFA"/>
    <w:rsid w:val="00631C5D"/>
    <w:rsid w:val="00695C96"/>
    <w:rsid w:val="00697642"/>
    <w:rsid w:val="006B4CF4"/>
    <w:rsid w:val="006C173D"/>
    <w:rsid w:val="006D11F2"/>
    <w:rsid w:val="006D4B9E"/>
    <w:rsid w:val="00714892"/>
    <w:rsid w:val="007470D7"/>
    <w:rsid w:val="00793B47"/>
    <w:rsid w:val="0079625B"/>
    <w:rsid w:val="007BAA00"/>
    <w:rsid w:val="007C77FC"/>
    <w:rsid w:val="007E2E0A"/>
    <w:rsid w:val="00802AE7"/>
    <w:rsid w:val="008032F7"/>
    <w:rsid w:val="0084123E"/>
    <w:rsid w:val="008419FD"/>
    <w:rsid w:val="00843934"/>
    <w:rsid w:val="008508A3"/>
    <w:rsid w:val="008511F4"/>
    <w:rsid w:val="0086614C"/>
    <w:rsid w:val="00874651"/>
    <w:rsid w:val="00883A6F"/>
    <w:rsid w:val="0088461E"/>
    <w:rsid w:val="008C2438"/>
    <w:rsid w:val="008D0691"/>
    <w:rsid w:val="009050C3"/>
    <w:rsid w:val="00906426"/>
    <w:rsid w:val="0090697C"/>
    <w:rsid w:val="00914377"/>
    <w:rsid w:val="00925795"/>
    <w:rsid w:val="00927656"/>
    <w:rsid w:val="0094001C"/>
    <w:rsid w:val="009502B0"/>
    <w:rsid w:val="00953D00"/>
    <w:rsid w:val="0096159C"/>
    <w:rsid w:val="00966C3A"/>
    <w:rsid w:val="00975014"/>
    <w:rsid w:val="00983D27"/>
    <w:rsid w:val="00986722"/>
    <w:rsid w:val="009A5653"/>
    <w:rsid w:val="009B0675"/>
    <w:rsid w:val="009C0D64"/>
    <w:rsid w:val="009D573F"/>
    <w:rsid w:val="009F3306"/>
    <w:rsid w:val="00A00D49"/>
    <w:rsid w:val="00A04FAF"/>
    <w:rsid w:val="00A07AB9"/>
    <w:rsid w:val="00A12188"/>
    <w:rsid w:val="00A2015F"/>
    <w:rsid w:val="00A264D2"/>
    <w:rsid w:val="00A27634"/>
    <w:rsid w:val="00A30A9A"/>
    <w:rsid w:val="00A33AF7"/>
    <w:rsid w:val="00A74A9E"/>
    <w:rsid w:val="00A76430"/>
    <w:rsid w:val="00A76449"/>
    <w:rsid w:val="00AB101A"/>
    <w:rsid w:val="00AB19DA"/>
    <w:rsid w:val="00AD13B8"/>
    <w:rsid w:val="00B100CC"/>
    <w:rsid w:val="00B1231D"/>
    <w:rsid w:val="00B50EE9"/>
    <w:rsid w:val="00B51A36"/>
    <w:rsid w:val="00B719EB"/>
    <w:rsid w:val="00B87B7C"/>
    <w:rsid w:val="00BA6CDB"/>
    <w:rsid w:val="00BB755E"/>
    <w:rsid w:val="00BC109E"/>
    <w:rsid w:val="00BE5D01"/>
    <w:rsid w:val="00BE67ED"/>
    <w:rsid w:val="00BF0EB0"/>
    <w:rsid w:val="00C06F42"/>
    <w:rsid w:val="00C27B15"/>
    <w:rsid w:val="00C51B6D"/>
    <w:rsid w:val="00C56DA2"/>
    <w:rsid w:val="00C57E1C"/>
    <w:rsid w:val="00C7123E"/>
    <w:rsid w:val="00C86C98"/>
    <w:rsid w:val="00C9010A"/>
    <w:rsid w:val="00C93DCF"/>
    <w:rsid w:val="00CC45EB"/>
    <w:rsid w:val="00CC68BF"/>
    <w:rsid w:val="00CD315E"/>
    <w:rsid w:val="00CD49E7"/>
    <w:rsid w:val="00CE43D1"/>
    <w:rsid w:val="00CE7DFB"/>
    <w:rsid w:val="00CF38F9"/>
    <w:rsid w:val="00D177DD"/>
    <w:rsid w:val="00D30C0E"/>
    <w:rsid w:val="00D3359A"/>
    <w:rsid w:val="00D34BFF"/>
    <w:rsid w:val="00D35A83"/>
    <w:rsid w:val="00D51FC2"/>
    <w:rsid w:val="00D60775"/>
    <w:rsid w:val="00D64149"/>
    <w:rsid w:val="00D84758"/>
    <w:rsid w:val="00DA73EF"/>
    <w:rsid w:val="00DA76DB"/>
    <w:rsid w:val="00DC2D2B"/>
    <w:rsid w:val="00DD4266"/>
    <w:rsid w:val="00DF3C8C"/>
    <w:rsid w:val="00DF4A3D"/>
    <w:rsid w:val="00E10805"/>
    <w:rsid w:val="00E2050F"/>
    <w:rsid w:val="00E273F6"/>
    <w:rsid w:val="00E34EDE"/>
    <w:rsid w:val="00E34F21"/>
    <w:rsid w:val="00E47B9A"/>
    <w:rsid w:val="00E517B7"/>
    <w:rsid w:val="00E530DA"/>
    <w:rsid w:val="00EC0C2C"/>
    <w:rsid w:val="00EC775E"/>
    <w:rsid w:val="00F03617"/>
    <w:rsid w:val="00F15121"/>
    <w:rsid w:val="00F17DCD"/>
    <w:rsid w:val="00F20097"/>
    <w:rsid w:val="00F36882"/>
    <w:rsid w:val="00F40AE4"/>
    <w:rsid w:val="00F4633B"/>
    <w:rsid w:val="00F67CCE"/>
    <w:rsid w:val="00F73036"/>
    <w:rsid w:val="00FE6C9F"/>
    <w:rsid w:val="02379F2F"/>
    <w:rsid w:val="049F202F"/>
    <w:rsid w:val="059EE0A2"/>
    <w:rsid w:val="06192422"/>
    <w:rsid w:val="06EAEB84"/>
    <w:rsid w:val="08022ADC"/>
    <w:rsid w:val="083CD94D"/>
    <w:rsid w:val="091FF83E"/>
    <w:rsid w:val="098CA348"/>
    <w:rsid w:val="0CE63F00"/>
    <w:rsid w:val="0F3635E1"/>
    <w:rsid w:val="0FDD89A3"/>
    <w:rsid w:val="100D86D0"/>
    <w:rsid w:val="10FEF03F"/>
    <w:rsid w:val="12D50882"/>
    <w:rsid w:val="15E097C2"/>
    <w:rsid w:val="17BE6706"/>
    <w:rsid w:val="18990463"/>
    <w:rsid w:val="1C6CA16D"/>
    <w:rsid w:val="1E2B085C"/>
    <w:rsid w:val="1EB1D66C"/>
    <w:rsid w:val="1EF6476C"/>
    <w:rsid w:val="218E8199"/>
    <w:rsid w:val="2598ADC5"/>
    <w:rsid w:val="27399B43"/>
    <w:rsid w:val="28CE8F17"/>
    <w:rsid w:val="2945FAC4"/>
    <w:rsid w:val="295F1B4C"/>
    <w:rsid w:val="2A0AA4B2"/>
    <w:rsid w:val="2B47789F"/>
    <w:rsid w:val="2C313670"/>
    <w:rsid w:val="2CF92CBF"/>
    <w:rsid w:val="2F495C84"/>
    <w:rsid w:val="31D94B33"/>
    <w:rsid w:val="3261B350"/>
    <w:rsid w:val="32D5ADE6"/>
    <w:rsid w:val="398E0DB2"/>
    <w:rsid w:val="39BDA176"/>
    <w:rsid w:val="3B993595"/>
    <w:rsid w:val="3EC32C4B"/>
    <w:rsid w:val="3ED895C3"/>
    <w:rsid w:val="3EDC3449"/>
    <w:rsid w:val="3F36EDCE"/>
    <w:rsid w:val="4385F2B3"/>
    <w:rsid w:val="445FEB39"/>
    <w:rsid w:val="44D7536E"/>
    <w:rsid w:val="478DCD78"/>
    <w:rsid w:val="4AAB8AAB"/>
    <w:rsid w:val="4EA6BB91"/>
    <w:rsid w:val="50428BF2"/>
    <w:rsid w:val="5053349C"/>
    <w:rsid w:val="5307E348"/>
    <w:rsid w:val="574B6726"/>
    <w:rsid w:val="59270CAC"/>
    <w:rsid w:val="5B58C09F"/>
    <w:rsid w:val="5FC56219"/>
    <w:rsid w:val="6024D732"/>
    <w:rsid w:val="614C72AF"/>
    <w:rsid w:val="62052F0F"/>
    <w:rsid w:val="665F4BB7"/>
    <w:rsid w:val="683E4989"/>
    <w:rsid w:val="6987908C"/>
    <w:rsid w:val="6EA481A4"/>
    <w:rsid w:val="71B76809"/>
    <w:rsid w:val="7233EE08"/>
    <w:rsid w:val="7366BE83"/>
    <w:rsid w:val="73CBA703"/>
    <w:rsid w:val="75028EE4"/>
    <w:rsid w:val="7681BD21"/>
    <w:rsid w:val="7898A16F"/>
    <w:rsid w:val="7BE41355"/>
    <w:rsid w:val="7C89CF03"/>
    <w:rsid w:val="7EB518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,"/>
  <w14:docId w14:val="6B0574B8"/>
  <w15:docId w15:val="{B7372927-F339-46C1-A739-22B4FED2AEAF}"/>
</w:settings>
</file>

<file path=word/styles.xml><?xml version="1.0" encoding="utf-8"?>
<w:styles xmlns:wp14="http://schemas.microsoft.com/office/word/2010/wordprocessingDrawing"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 wp14">
  <w:docDefaults>
    <w:rPrDefault>
      <w:rPr>
        <w:rFonts w:asciiTheme="minorHAnsi" w:hAnsiTheme="minorHAnsi" w:eastAsiaTheme="minorHAnsi" w:cstheme="minorBidi"/>
        <w:sz w:val="22"/>
        <w:szCs w:val="22"/>
        <w:lang w:val="nl-B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  <w:rsid w:val="00BA6CDB"/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A6CDB"/>
    <w:pPr>
      <w:spacing w:after="0" w:line="240" w:lineRule="auto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paragraph" w:styleId="ListParagraph">
    <w:name w:val="List Paragraph"/>
    <w:basedOn w:val="Normal"/>
    <w:uiPriority w:val="34"/>
    <w:qFormat/>
    <w:rsid w:val="00BA6CD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BA6CD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A6CDB"/>
    <w:pPr>
      <w:spacing w:line="240" w:lineRule="auto"/>
    </w:pPr>
    <w:rPr>
      <w:sz w:val="20"/>
      <w:szCs w:val="20"/>
    </w:rPr>
  </w:style>
  <w:style w:type="character" w:styleId="CommentTextChar" w:customStyle="1">
    <w:name w:val="Comment Text Char"/>
    <w:basedOn w:val="DefaultParagraphFont"/>
    <w:link w:val="CommentText"/>
    <w:uiPriority w:val="99"/>
    <w:rsid w:val="00BA6CD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A6CDB"/>
    <w:rPr>
      <w:b/>
      <w:bCs/>
    </w:rPr>
  </w:style>
  <w:style w:type="character" w:styleId="CommentSubjectChar" w:customStyle="1">
    <w:name w:val="Comment Subject Char"/>
    <w:basedOn w:val="CommentTextChar"/>
    <w:link w:val="CommentSubject"/>
    <w:uiPriority w:val="99"/>
    <w:semiHidden/>
    <w:rsid w:val="00BA6CD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A6CD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styleId="BalloonTextChar" w:customStyle="1">
    <w:name w:val="Balloon Text Char"/>
    <w:basedOn w:val="DefaultParagraphFont"/>
    <w:link w:val="BalloonText"/>
    <w:uiPriority w:val="99"/>
    <w:semiHidden/>
    <w:rsid w:val="00BA6CDB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BA6CDB"/>
    <w:rPr>
      <w:color w:val="0000FF" w:themeColor="hyperlink"/>
      <w:u w:val="single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BA6CDB"/>
    <w:pPr>
      <w:spacing w:after="0" w:line="240" w:lineRule="auto"/>
    </w:pPr>
    <w:rPr>
      <w:rFonts w:ascii="Calibri" w:hAnsi="Calibri"/>
      <w:szCs w:val="21"/>
    </w:rPr>
  </w:style>
  <w:style w:type="character" w:styleId="PlainTextChar" w:customStyle="1">
    <w:name w:val="Plain Text Char"/>
    <w:basedOn w:val="DefaultParagraphFont"/>
    <w:link w:val="PlainText"/>
    <w:uiPriority w:val="99"/>
    <w:semiHidden/>
    <w:rsid w:val="00BA6CDB"/>
    <w:rPr>
      <w:rFonts w:ascii="Calibri" w:hAnsi="Calibri"/>
      <w:szCs w:val="21"/>
    </w:rPr>
  </w:style>
  <w:style w:type="paragraph" w:styleId="EndNoteBibliographyTitle" w:customStyle="1">
    <w:name w:val="EndNote Bibliography Title"/>
    <w:basedOn w:val="Normal"/>
    <w:link w:val="EndNoteBibliographyTitleChar"/>
    <w:rsid w:val="009050C3"/>
    <w:pPr>
      <w:spacing w:after="0"/>
      <w:jc w:val="center"/>
    </w:pPr>
    <w:rPr>
      <w:rFonts w:ascii="Calibri" w:hAnsi="Calibri" w:cs="Calibri"/>
      <w:noProof/>
      <w:lang w:val="en-US"/>
    </w:rPr>
  </w:style>
  <w:style w:type="character" w:styleId="EndNoteBibliographyTitleChar" w:customStyle="1">
    <w:name w:val="EndNote Bibliography Title Char"/>
    <w:basedOn w:val="DefaultParagraphFont"/>
    <w:link w:val="EndNoteBibliographyTitle"/>
    <w:rsid w:val="009050C3"/>
    <w:rPr>
      <w:rFonts w:ascii="Calibri" w:hAnsi="Calibri" w:cs="Calibri"/>
      <w:noProof/>
      <w:lang w:val="en-US"/>
    </w:rPr>
  </w:style>
  <w:style w:type="paragraph" w:styleId="EndNoteBibliography" w:customStyle="1">
    <w:name w:val="EndNote Bibliography"/>
    <w:basedOn w:val="Normal"/>
    <w:link w:val="EndNoteBibliographyChar"/>
    <w:rsid w:val="009050C3"/>
    <w:pPr>
      <w:spacing w:line="240" w:lineRule="auto"/>
    </w:pPr>
    <w:rPr>
      <w:rFonts w:ascii="Calibri" w:hAnsi="Calibri" w:cs="Calibri"/>
      <w:noProof/>
      <w:lang w:val="en-US"/>
    </w:rPr>
  </w:style>
  <w:style w:type="character" w:styleId="EndNoteBibliographyChar" w:customStyle="1">
    <w:name w:val="EndNote Bibliography Char"/>
    <w:basedOn w:val="DefaultParagraphFont"/>
    <w:link w:val="EndNoteBibliography"/>
    <w:rsid w:val="009050C3"/>
    <w:rPr>
      <w:rFonts w:ascii="Calibri" w:hAnsi="Calibri" w:cs="Calibri"/>
      <w:noProof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0C493A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8508A3"/>
    <w:pPr>
      <w:tabs>
        <w:tab w:val="center" w:pos="4513"/>
        <w:tab w:val="right" w:pos="9026"/>
      </w:tabs>
      <w:spacing w:after="0" w:line="240" w:lineRule="auto"/>
    </w:pPr>
  </w:style>
  <w:style w:type="character" w:styleId="HeaderChar" w:customStyle="1">
    <w:name w:val="Header Char"/>
    <w:basedOn w:val="DefaultParagraphFont"/>
    <w:link w:val="Header"/>
    <w:uiPriority w:val="99"/>
    <w:rsid w:val="008508A3"/>
  </w:style>
  <w:style w:type="paragraph" w:styleId="Footer">
    <w:name w:val="footer"/>
    <w:basedOn w:val="Normal"/>
    <w:link w:val="FooterChar"/>
    <w:uiPriority w:val="99"/>
    <w:unhideWhenUsed/>
    <w:rsid w:val="008508A3"/>
    <w:pPr>
      <w:tabs>
        <w:tab w:val="center" w:pos="4513"/>
        <w:tab w:val="right" w:pos="9026"/>
      </w:tabs>
      <w:spacing w:after="0" w:line="240" w:lineRule="auto"/>
    </w:pPr>
  </w:style>
  <w:style w:type="character" w:styleId="FooterChar" w:customStyle="1">
    <w:name w:val="Footer Char"/>
    <w:basedOn w:val="DefaultParagraphFont"/>
    <w:link w:val="Footer"/>
    <w:uiPriority w:val="99"/>
    <w:rsid w:val="008508A3"/>
  </w:style>
  <w:style w:type="paragraph" w:styleId="TableTitle" w:customStyle="1">
    <w:name w:val="TableTitle"/>
    <w:basedOn w:val="Normal"/>
    <w:rsid w:val="00522210"/>
    <w:pPr>
      <w:spacing w:after="0" w:line="300" w:lineRule="exact"/>
    </w:pPr>
    <w:rPr>
      <w:rFonts w:ascii="Times New Roman" w:hAnsi="Times New Roman" w:eastAsia="Times New Roman" w:cs="Times New Roman"/>
      <w:sz w:val="24"/>
      <w:szCs w:val="20"/>
      <w:lang w:val="en-GB"/>
    </w:rPr>
  </w:style>
  <w:style xmlns:w14="http://schemas.microsoft.com/office/word/2010/wordml" xmlns:mc="http://schemas.openxmlformats.org/markup-compatibility/2006" xmlns:w="http://schemas.openxmlformats.org/wordprocessingml/2006/main" w:type="character" w:styleId="TitleChar" w:customStyle="1" mc:Ignorable="w14">
    <w:name xmlns:w="http://schemas.openxmlformats.org/wordprocessingml/2006/main" w:val="Title Char"/>
    <w:basedOn xmlns:w="http://schemas.openxmlformats.org/wordprocessingml/2006/main" w:val="DefaultParagraphFont"/>
    <w:link xmlns:w="http://schemas.openxmlformats.org/wordprocessingml/2006/main" w:val="Title"/>
    <w:uiPriority xmlns:w="http://schemas.openxmlformats.org/wordprocessingml/2006/main" w:val="10"/>
    <w:rPr xmlns:w="http://schemas.openxmlformats.org/wordprocessingml/2006/main">
      <w:rFonts w:asciiTheme="majorHAnsi" w:hAnsiTheme="majorHAnsi" w:eastAsiaTheme="majorEastAsia" w:cstheme="majorBidi"/>
      <w:spacing w:val="-10"/>
      <w:kern w:val="28"/>
      <w:sz w:val="56"/>
      <w:szCs w:val="56"/>
    </w:rPr>
  </w:style>
  <w:style xmlns:w14="http://schemas.microsoft.com/office/word/2010/wordml" xmlns:mc="http://schemas.openxmlformats.org/markup-compatibility/2006" xmlns:w="http://schemas.openxmlformats.org/wordprocessingml/2006/main" w:type="paragraph" w:styleId="Title" mc:Ignorable="w14">
    <w:name xmlns:w="http://schemas.openxmlformats.org/wordprocessingml/2006/main" w:val="Title"/>
    <w:basedOn xmlns:w="http://schemas.openxmlformats.org/wordprocessingml/2006/main" w:val="Normal"/>
    <w:next xmlns:w="http://schemas.openxmlformats.org/wordprocessingml/2006/main" w:val="Normal"/>
    <w:link xmlns:w="http://schemas.openxmlformats.org/wordprocessingml/2006/main" w:val="TitleChar"/>
    <w:uiPriority xmlns:w="http://schemas.openxmlformats.org/wordprocessingml/2006/main" w:val="10"/>
    <w:qFormat xmlns:w="http://schemas.openxmlformats.org/wordprocessingml/2006/main"/>
    <w:pPr xmlns:w="http://schemas.openxmlformats.org/wordprocessingml/2006/main">
      <w:spacing xmlns:w="http://schemas.openxmlformats.org/wordprocessingml/2006/main" w:after="0" w:line="240" w:lineRule="auto"/>
      <w:contextualSpacing xmlns:w="http://schemas.openxmlformats.org/wordprocessingml/2006/main"/>
    </w:pPr>
    <w:rPr xmlns:w="http://schemas.openxmlformats.org/wordprocessingml/2006/main">
      <w:rFonts w:asciiTheme="majorHAnsi" w:hAnsiTheme="majorHAnsi" w:eastAsiaTheme="majorEastAsia" w:cstheme="majorBidi"/>
      <w:spacing w:val="-10"/>
      <w:kern w:val="28"/>
      <w:sz w:val="56"/>
      <w:szCs w:val="5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header" Target="header1.xml" Id="rId8" /><Relationship Type="http://schemas.openxmlformats.org/officeDocument/2006/relationships/styles" Target="styles.xml" Id="rId3" /><Relationship Type="http://schemas.openxmlformats.org/officeDocument/2006/relationships/endnotes" Target="endnotes.xml" Id="rId7" /><Relationship Type="http://schemas.openxmlformats.org/officeDocument/2006/relationships/numbering" Target="numbering.xml" Id="rId2" /><Relationship Type="http://schemas.openxmlformats.org/officeDocument/2006/relationships/customXml" Target="../customXml/item1.xml" Id="rId1" /><Relationship Type="http://schemas.openxmlformats.org/officeDocument/2006/relationships/footnotes" Target="footnotes.xml" Id="rId6" /><Relationship Type="http://schemas.openxmlformats.org/officeDocument/2006/relationships/theme" Target="theme/theme1.xml" Id="rId11" /><Relationship Type="http://schemas.openxmlformats.org/officeDocument/2006/relationships/webSettings" Target="webSettings.xml" Id="rId5" /><Relationship Type="http://schemas.openxmlformats.org/officeDocument/2006/relationships/fontTable" Target="fontTable.xml" Id="rId10" /><Relationship Type="http://schemas.openxmlformats.org/officeDocument/2006/relationships/settings" Target="settings.xml" Id="rId4" /><Relationship Type="http://schemas.openxmlformats.org/officeDocument/2006/relationships/footer" Target="footer1.xml" Id="rId9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8D3434D-DB1F-4AE5-9015-16C6D55EF7EA}">
  <ds:schemaRefs>
    <ds:schemaRef ds:uri="http://schemas.openxmlformats.org/officeDocument/2006/bibliography"/>
  </ds:schemaRefs>
</ds:datastoreItem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</ap:Template>
  <ap:Application>Microsoft Office Word</ap:Application>
  <ap:DocSecurity>0</ap:DocSecurity>
  <ap:ScaleCrop>false</ap:ScaleCrop>
  <ap:Company/>
  <ap:SharedDoc>false</ap:SharedDoc>
  <ap:HyperlinksChanged>false</ap:HyperlinksChanged>
  <ap:AppVersion>00.0001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creator>Laura</dc:creator>
  <lastModifiedBy>Andrew Turner</lastModifiedBy>
  <revision>85</revision>
  <dcterms:created xsi:type="dcterms:W3CDTF">2020-10-06T20:34:00.0000000Z</dcterms:created>
  <dcterms:modified xsi:type="dcterms:W3CDTF">2021-02-10T15:36:14.6489111Z</dcterms:modified>
</coreProperties>
</file>